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8893" w:type="dxa"/>
        <w:tblCellSpacing w:w="0" w:type="dxa"/>
        <w:tblInd w:w="-107" w:type="dxa"/>
        <w:tblCellMar>
          <w:top w:w="60" w:type="dxa"/>
          <w:left w:w="60" w:type="dxa"/>
          <w:bottom w:w="60" w:type="dxa"/>
          <w:right w:w="60" w:type="dxa"/>
        </w:tblCellMar>
        <w:tblLook w:val="04A0" w:firstRow="1" w:lastRow="0" w:firstColumn="1" w:lastColumn="0" w:noHBand="0" w:noVBand="1"/>
      </w:tblPr>
      <w:tblGrid>
        <w:gridCol w:w="8893"/>
      </w:tblGrid>
      <w:tr w:rsidR="009A08D5" w:rsidRPr="009A08D5" w:rsidTr="009A08D5">
        <w:trPr>
          <w:trHeight w:val="4320"/>
          <w:tblCellSpacing w:w="0" w:type="dxa"/>
        </w:trPr>
        <w:tc>
          <w:tcPr>
            <w:tcW w:w="889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58" w:type="dxa"/>
              <w:left w:w="58" w:type="dxa"/>
              <w:bottom w:w="58" w:type="dxa"/>
              <w:right w:w="58" w:type="dxa"/>
            </w:tcMar>
            <w:hideMark/>
          </w:tcPr>
          <w:p w:rsidR="009A08D5" w:rsidRPr="009A08D5" w:rsidRDefault="00CA20B4" w:rsidP="009A08D5">
            <w:pPr>
              <w:spacing w:before="100" w:beforeAutospacing="1"/>
              <w:rPr>
                <w:rFonts w:eastAsia="Times New Roman"/>
              </w:rPr>
            </w:pPr>
            <w:bookmarkStart w:id="0" w:name="_GoBack"/>
            <w:bookmarkEnd w:id="0"/>
            <w:r>
              <w:rPr>
                <w:rFonts w:eastAsia="Times New Roman"/>
                <w:noProof/>
              </w:rPr>
              <w:drawing>
                <wp:inline distT="0" distB="0" distL="0" distR="0">
                  <wp:extent cx="5486400" cy="4105275"/>
                  <wp:effectExtent l="0" t="0" r="0" b="952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486400" cy="4105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A08D5" w:rsidRPr="009A08D5" w:rsidTr="009A08D5">
        <w:trPr>
          <w:trHeight w:val="600"/>
          <w:tblCellSpacing w:w="0" w:type="dxa"/>
        </w:trPr>
        <w:tc>
          <w:tcPr>
            <w:tcW w:w="8893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58" w:type="dxa"/>
              <w:bottom w:w="58" w:type="dxa"/>
              <w:right w:w="58" w:type="dxa"/>
            </w:tcMar>
            <w:hideMark/>
          </w:tcPr>
          <w:p w:rsidR="009A08D5" w:rsidRPr="009A08D5" w:rsidRDefault="009A08D5" w:rsidP="009A08D5">
            <w:pPr>
              <w:spacing w:before="100" w:beforeAutospacing="1"/>
              <w:rPr>
                <w:rFonts w:eastAsia="Times New Roman"/>
              </w:rPr>
            </w:pPr>
            <w:r w:rsidRPr="009A08D5">
              <w:rPr>
                <w:rFonts w:eastAsia="Times New Roman"/>
              </w:rPr>
              <w:t>Figure 0: Mean CBF values sampled from the WM surface for all 40 subjects (by color) according to ASL axial slice number (proportional to distance superiorly from the perfusion tag location).</w:t>
            </w:r>
          </w:p>
        </w:tc>
      </w:tr>
    </w:tbl>
    <w:p w:rsidR="007561B8" w:rsidRDefault="009A08D5">
      <w:pPr>
        <w:pStyle w:val="Header"/>
        <w:tabs>
          <w:tab w:val="clear" w:pos="4320"/>
          <w:tab w:val="clear" w:pos="8640"/>
        </w:tabs>
      </w:pPr>
      <w:r>
        <w:br w:type="page"/>
      </w:r>
    </w:p>
    <w:p w:rsidR="00961A41" w:rsidRDefault="00CA20B4">
      <w:pPr>
        <w:pStyle w:val="Header"/>
        <w:tabs>
          <w:tab w:val="clear" w:pos="4320"/>
          <w:tab w:val="clear" w:pos="8640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>
                <wp:simplePos x="0" y="0"/>
                <wp:positionH relativeFrom="column">
                  <wp:posOffset>-134620</wp:posOffset>
                </wp:positionH>
                <wp:positionV relativeFrom="paragraph">
                  <wp:posOffset>4963160</wp:posOffset>
                </wp:positionV>
                <wp:extent cx="5661660" cy="2362200"/>
                <wp:effectExtent l="0" t="0" r="0" b="0"/>
                <wp:wrapNone/>
                <wp:docPr id="295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61660" cy="2362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01AE8" w:rsidRPr="00401AE8" w:rsidRDefault="007A405D" w:rsidP="00401AE8">
                            <w:pPr>
                              <w:spacing w:line="480" w:lineRule="auto"/>
                              <w:jc w:val="both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7A405D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Figure 1. </w:t>
                            </w:r>
                            <w:r w:rsidR="00961A41" w:rsidRPr="00FE5C4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Desikan-Killiany</w:t>
                            </w:r>
                            <w:r w:rsidR="00961A41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961A41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fldChar w:fldCharType="begin">
                                <w:fldData xml:space="preserve">PEVuZE5vdGU+PENpdGUgRXhjbHVkZUF1dGg9IjEiPjxBdXRob3I+RGVzaWthbjwvQXV0aG9yPjxZ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</w:fldData>
                              </w:fldChar>
                            </w:r>
                            <w:r w:rsidR="00114E99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instrText xml:space="preserve"> ADDIN EN.CITE </w:instrText>
                            </w:r>
                            <w:r w:rsidR="00114E99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fldChar w:fldCharType="begin">
                                <w:fldData xml:space="preserve">PEVuZE5vdGU+PENpdGUgRXhjbHVkZUF1dGg9IjEiPjxBdXRob3I+RGVzaWthbjwvQXV0aG9yPjxZ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</w:fldData>
                              </w:fldChar>
                            </w:r>
                            <w:r w:rsidR="00114E99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instrText xml:space="preserve"> ADDIN EN.CITE.DATA </w:instrText>
                            </w:r>
                            <w:r w:rsidR="00114E99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r>
                            <w:r w:rsidR="00114E99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fldChar w:fldCharType="end"/>
                            </w:r>
                            <w:r w:rsidR="00961A41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r>
                            <w:r w:rsidR="00961A41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fldChar w:fldCharType="separate"/>
                            </w:r>
                            <w:r w:rsidR="00114E99">
                              <w:rPr>
                                <w:rFonts w:ascii="Arial" w:hAnsi="Arial" w:cs="Arial"/>
                                <w:noProof/>
                                <w:sz w:val="22"/>
                                <w:szCs w:val="22"/>
                              </w:rPr>
                              <w:t>(2006)</w:t>
                            </w:r>
                            <w:r w:rsidR="00961A41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fldChar w:fldCharType="end"/>
                            </w:r>
                            <w:r w:rsidR="00961A41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401AE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(DK) </w:t>
                            </w:r>
                            <w:r w:rsidR="00401AE8" w:rsidRPr="00401AE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parcellations in the gray matter (GM) (A), white matter (WM) (B),</w:t>
                            </w:r>
                            <w:r w:rsidR="00F178F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and in lateral (C) and medial (D</w:t>
                            </w:r>
                            <w:r w:rsidR="00AF12F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)</w:t>
                            </w:r>
                            <w:r w:rsidR="00401AE8" w:rsidRPr="00401AE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view of the inflated GM/WM boundary of the left hemisphere of a subject. The yellow contour shows the GM/WM boundary in A, B, and C. Light gray and dark gray shows the gyri an</w:t>
                            </w:r>
                            <w:r w:rsidR="0049281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d sulci structure in C and D</w:t>
                            </w:r>
                            <w:r w:rsidR="00401AE8" w:rsidRPr="00401AE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along with the DK parcel</w:t>
                            </w:r>
                            <w:r w:rsidR="00AF12F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s</w:t>
                            </w:r>
                            <w:r w:rsidR="00401AE8" w:rsidRPr="00401AE8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in colored outline.</w:t>
                            </w:r>
                          </w:p>
                          <w:p w:rsidR="00114E99" w:rsidRPr="00114E99" w:rsidRDefault="00114E99" w:rsidP="007A405D">
                            <w:pPr>
                              <w:spacing w:line="480" w:lineRule="auto"/>
                              <w:jc w:val="both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637" o:spid="_x0000_s1026" type="#_x0000_t202" style="position:absolute;margin-left:-10.6pt;margin-top:390.8pt;width:445.8pt;height:186pt;z-index: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" filled="f" stroked="f">
                <v:textbox>
                  <w:txbxContent>
                    <w:p w:rsidR="00401AE8" w:rsidRPr="00401AE8" w:rsidRDefault="007A405D" w:rsidP="00401AE8">
                      <w:pPr>
                        <w:spacing w:line="480" w:lineRule="auto"/>
                        <w:jc w:val="both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7A405D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Figure 1. </w:t>
                      </w:r>
                      <w:r w:rsidR="00961A41" w:rsidRPr="00FE5C46">
                        <w:rPr>
                          <w:rFonts w:ascii="Arial" w:hAnsi="Arial" w:cs="Arial"/>
                          <w:sz w:val="22"/>
                          <w:szCs w:val="22"/>
                        </w:rPr>
                        <w:t>Desikan-Killiany</w:t>
                      </w:r>
                      <w:r w:rsidR="00961A41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</w:t>
                      </w:r>
                      <w:r w:rsidR="00961A41">
                        <w:rPr>
                          <w:rFonts w:ascii="Arial" w:hAnsi="Arial" w:cs="Arial"/>
                          <w:sz w:val="22"/>
                          <w:szCs w:val="22"/>
                        </w:rPr>
                        <w:fldChar w:fldCharType="begin">
                          <w:fldData xml:space="preserve">PEVuZE5vdGU+PENpdGUgRXhjbHVkZUF1dGg9IjEiPjxBdXRob3I+RGVzaWthbjwvQXV0aG9yPjxZ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</w:fldData>
                        </w:fldChar>
                      </w:r>
                      <w:r w:rsidR="00114E99">
                        <w:rPr>
                          <w:rFonts w:ascii="Arial" w:hAnsi="Arial" w:cs="Arial"/>
                          <w:sz w:val="22"/>
                          <w:szCs w:val="22"/>
                        </w:rPr>
                        <w:instrText xml:space="preserve"> ADDIN EN.CITE </w:instrText>
                      </w:r>
                      <w:r w:rsidR="00114E99">
                        <w:rPr>
                          <w:rFonts w:ascii="Arial" w:hAnsi="Arial" w:cs="Arial"/>
                          <w:sz w:val="22"/>
                          <w:szCs w:val="22"/>
                        </w:rPr>
                        <w:fldChar w:fldCharType="begin">
                          <w:fldData xml:space="preserve">PEVuZE5vdGU+PENpdGUgRXhjbHVkZUF1dGg9IjEiPjxBdXRob3I+RGVzaWthbjwvQXV0aG9yPjxZ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</w:fldData>
                        </w:fldChar>
                      </w:r>
                      <w:r w:rsidR="00114E99">
                        <w:rPr>
                          <w:rFonts w:ascii="Arial" w:hAnsi="Arial" w:cs="Arial"/>
                          <w:sz w:val="22"/>
                          <w:szCs w:val="22"/>
                        </w:rPr>
                        <w:instrText xml:space="preserve"> ADDIN EN.CITE.DATA </w:instrText>
                      </w:r>
                      <w:r w:rsidR="00114E99">
                        <w:rPr>
                          <w:rFonts w:ascii="Arial" w:hAnsi="Arial" w:cs="Arial"/>
                          <w:sz w:val="22"/>
                          <w:szCs w:val="22"/>
                        </w:rPr>
                      </w:r>
                      <w:r w:rsidR="00114E99">
                        <w:rPr>
                          <w:rFonts w:ascii="Arial" w:hAnsi="Arial" w:cs="Arial"/>
                          <w:sz w:val="22"/>
                          <w:szCs w:val="22"/>
                        </w:rPr>
                        <w:fldChar w:fldCharType="end"/>
                      </w:r>
                      <w:r w:rsidR="00961A41">
                        <w:rPr>
                          <w:rFonts w:ascii="Arial" w:hAnsi="Arial" w:cs="Arial"/>
                          <w:sz w:val="22"/>
                          <w:szCs w:val="22"/>
                        </w:rPr>
                      </w:r>
                      <w:r w:rsidR="00961A41">
                        <w:rPr>
                          <w:rFonts w:ascii="Arial" w:hAnsi="Arial" w:cs="Arial"/>
                          <w:sz w:val="22"/>
                          <w:szCs w:val="22"/>
                        </w:rPr>
                        <w:fldChar w:fldCharType="separate"/>
                      </w:r>
                      <w:r w:rsidR="00114E99">
                        <w:rPr>
                          <w:rFonts w:ascii="Arial" w:hAnsi="Arial" w:cs="Arial"/>
                          <w:noProof/>
                          <w:sz w:val="22"/>
                          <w:szCs w:val="22"/>
                        </w:rPr>
                        <w:t>(2006)</w:t>
                      </w:r>
                      <w:r w:rsidR="00961A41">
                        <w:rPr>
                          <w:rFonts w:ascii="Arial" w:hAnsi="Arial" w:cs="Arial"/>
                          <w:sz w:val="22"/>
                          <w:szCs w:val="22"/>
                        </w:rPr>
                        <w:fldChar w:fldCharType="end"/>
                      </w:r>
                      <w:r w:rsidR="00961A41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</w:t>
                      </w:r>
                      <w:r w:rsidR="00401AE8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(DK) </w:t>
                      </w:r>
                      <w:r w:rsidR="00401AE8" w:rsidRPr="00401AE8">
                        <w:rPr>
                          <w:rFonts w:ascii="Arial" w:hAnsi="Arial" w:cs="Arial"/>
                          <w:sz w:val="22"/>
                          <w:szCs w:val="22"/>
                        </w:rPr>
                        <w:t>parcellations in the gray matter (GM) (A), white matter (WM) (B),</w:t>
                      </w:r>
                      <w:r w:rsidR="00F178F8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and in lateral (C) and medial (D</w:t>
                      </w:r>
                      <w:r w:rsidR="00AF12F8">
                        <w:rPr>
                          <w:rFonts w:ascii="Arial" w:hAnsi="Arial" w:cs="Arial"/>
                          <w:sz w:val="22"/>
                          <w:szCs w:val="22"/>
                        </w:rPr>
                        <w:t>)</w:t>
                      </w:r>
                      <w:r w:rsidR="00401AE8" w:rsidRPr="00401AE8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view of the inflated GM/WM boundary of the left hemisphere of a subject. The yellow contour shows the GM/WM boundary in A, B, and C. Light gray and dark gray shows the gyri an</w:t>
                      </w:r>
                      <w:r w:rsidR="00492816">
                        <w:rPr>
                          <w:rFonts w:ascii="Arial" w:hAnsi="Arial" w:cs="Arial"/>
                          <w:sz w:val="22"/>
                          <w:szCs w:val="22"/>
                        </w:rPr>
                        <w:t>d sulci structure in C and D</w:t>
                      </w:r>
                      <w:r w:rsidR="00401AE8" w:rsidRPr="00401AE8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along with the DK parcel</w:t>
                      </w:r>
                      <w:r w:rsidR="00AF12F8">
                        <w:rPr>
                          <w:rFonts w:ascii="Arial" w:hAnsi="Arial" w:cs="Arial"/>
                          <w:sz w:val="22"/>
                          <w:szCs w:val="22"/>
                        </w:rPr>
                        <w:t>s</w:t>
                      </w:r>
                      <w:r w:rsidR="00401AE8" w:rsidRPr="00401AE8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in colored outline.</w:t>
                      </w:r>
                    </w:p>
                    <w:p w:rsidR="00114E99" w:rsidRPr="00114E99" w:rsidRDefault="00114E99" w:rsidP="007A405D">
                      <w:pPr>
                        <w:spacing w:line="480" w:lineRule="auto"/>
                        <w:jc w:val="both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9536" behindDoc="0" locked="0" layoutInCell="1" allowOverlap="1">
                <wp:simplePos x="0" y="0"/>
                <wp:positionH relativeFrom="column">
                  <wp:posOffset>-27940</wp:posOffset>
                </wp:positionH>
                <wp:positionV relativeFrom="paragraph">
                  <wp:posOffset>50165</wp:posOffset>
                </wp:positionV>
                <wp:extent cx="5223510" cy="4233545"/>
                <wp:effectExtent l="0" t="0" r="0" b="0"/>
                <wp:wrapNone/>
                <wp:docPr id="294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23510" cy="42335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C51E0" w:rsidRPr="003C51E0" w:rsidRDefault="00F178F8" w:rsidP="003C51E0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t xml:space="preserve">             </w:t>
                            </w:r>
                            <w:r w:rsidR="00CA20B4">
                              <w:rPr>
                                <w:rFonts w:ascii="Arial" w:hAnsi="Arial" w:cs="Arial"/>
                                <w:noProof/>
                              </w:rPr>
                              <w:drawing>
                                <wp:inline distT="0" distB="0" distL="0" distR="0">
                                  <wp:extent cx="1543050" cy="1828800"/>
                                  <wp:effectExtent l="0" t="0" r="0" b="0"/>
                                  <wp:docPr id="8" name="Picture 17" descr="C:\xkang\Papers\CBF\S0102.Annot1.GM.A155-2.bmp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7" descr="C:\xkang\Papers\CBF\S0102.Annot1.GM.A155-2.bmp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543050" cy="1828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3C51E0" w:rsidRPr="003C51E0">
                              <w:rPr>
                                <w:rFonts w:ascii="Arial" w:hAnsi="Arial" w:cs="Arial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          </w:t>
                            </w:r>
                            <w:r w:rsidR="003C51E0" w:rsidRPr="003C51E0">
                              <w:rPr>
                                <w:rFonts w:ascii="Arial" w:hAnsi="Arial" w:cs="Arial"/>
                              </w:rPr>
                              <w:t xml:space="preserve">  </w:t>
                            </w:r>
                            <w:r w:rsidR="00CA20B4">
                              <w:rPr>
                                <w:rFonts w:ascii="Arial" w:hAnsi="Arial" w:cs="Arial"/>
                                <w:noProof/>
                              </w:rPr>
                              <w:drawing>
                                <wp:inline distT="0" distB="0" distL="0" distR="0">
                                  <wp:extent cx="1543050" cy="1828800"/>
                                  <wp:effectExtent l="0" t="0" r="0" b="0"/>
                                  <wp:docPr id="9" name="Picture 18" descr="C:\xkang\Papers\CBF\S0102.Annot1.WM.A155-2.bmp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8" descr="C:\xkang\Papers\CBF\S0102.Annot1.WM.A155-2.bmp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543050" cy="1828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3C51E0" w:rsidRPr="003C51E0">
                              <w:rPr>
                                <w:rFonts w:ascii="Arial" w:hAnsi="Arial" w:cs="Arial"/>
                              </w:rPr>
                              <w:t xml:space="preserve">   </w:t>
                            </w:r>
                          </w:p>
                          <w:p w:rsidR="003C51E0" w:rsidRDefault="003C51E0" w:rsidP="003C51E0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t xml:space="preserve">       </w:t>
                            </w:r>
                            <w:r w:rsidR="00F178F8">
                              <w:rPr>
                                <w:rFonts w:ascii="Arial" w:hAnsi="Arial" w:cs="Arial"/>
                              </w:rPr>
                              <w:t xml:space="preserve">              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        </w:t>
                            </w:r>
                            <w:r w:rsidR="007A405D">
                              <w:rPr>
                                <w:rFonts w:ascii="Arial" w:hAnsi="Arial" w:cs="Arial"/>
                              </w:rPr>
                              <w:t xml:space="preserve"> </w:t>
                            </w:r>
                            <w:r w:rsidRPr="003C51E0">
                              <w:rPr>
                                <w:rFonts w:ascii="Arial" w:hAnsi="Arial" w:cs="Arial"/>
                              </w:rPr>
                              <w:t xml:space="preserve">A </w:t>
                            </w:r>
                            <w:r w:rsidR="00F178F8">
                              <w:rPr>
                                <w:rFonts w:ascii="Arial" w:hAnsi="Arial" w:cs="Arial"/>
                              </w:rPr>
                              <w:t xml:space="preserve">          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           </w:t>
                            </w:r>
                            <w:r w:rsidR="007A405D">
                              <w:rPr>
                                <w:rFonts w:ascii="Arial" w:hAnsi="Arial" w:cs="Arial"/>
                              </w:rPr>
                              <w:t xml:space="preserve">    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                    B   </w:t>
                            </w:r>
                            <w:r w:rsidR="007A405D">
                              <w:rPr>
                                <w:rFonts w:ascii="Arial" w:hAnsi="Arial" w:cs="Arial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</w:t>
                            </w:r>
                            <w:r w:rsidR="00F178F8">
                              <w:rPr>
                                <w:rFonts w:ascii="Arial" w:hAnsi="Arial" w:cs="Arial"/>
                              </w:rPr>
                              <w:t xml:space="preserve">                      </w:t>
                            </w:r>
                          </w:p>
                          <w:p w:rsidR="00080E84" w:rsidRDefault="00080E84" w:rsidP="003C51E0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</w:p>
                          <w:p w:rsidR="00080E84" w:rsidRDefault="00CA20B4" w:rsidP="003C51E0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</w:rPr>
                              <w:drawing>
                                <wp:inline distT="0" distB="0" distL="0" distR="0">
                                  <wp:extent cx="2409825" cy="1466850"/>
                                  <wp:effectExtent l="0" t="0" r="9525" b="0"/>
                                  <wp:docPr id="10" name="Picture 20" descr="C:\xkang\Papers\CBF\S0001.lh.Annot1.inf-2.bmp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0" descr="C:\xkang\Papers\CBF\S0001.lh.Annot1.inf-2.bmp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409825" cy="14668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080E84">
                              <w:rPr>
                                <w:rFonts w:ascii="Arial" w:hAnsi="Arial" w:cs="Arial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noProof/>
                              </w:rPr>
                              <w:drawing>
                                <wp:inline distT="0" distB="0" distL="0" distR="0">
                                  <wp:extent cx="2409825" cy="1466850"/>
                                  <wp:effectExtent l="0" t="0" r="9525" b="0"/>
                                  <wp:docPr id="11" name="Picture 21" descr="C:\xkang\Papers\CBF\S0001.lh.Annot1.inf-4.bmp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1" descr="C:\xkang\Papers\CBF\S0001.lh.Annot1.inf-4.bmp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409825" cy="14668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080E84">
                              <w:rPr>
                                <w:rFonts w:ascii="Arial" w:hAnsi="Arial" w:cs="Arial"/>
                              </w:rPr>
                              <w:t xml:space="preserve">                                     </w:t>
                            </w:r>
                          </w:p>
                          <w:p w:rsidR="00080E84" w:rsidRPr="003C51E0" w:rsidRDefault="00F178F8" w:rsidP="003C51E0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t xml:space="preserve">                             C</w:t>
                            </w:r>
                            <w:r w:rsidR="00080E84">
                              <w:rPr>
                                <w:rFonts w:ascii="Arial" w:hAnsi="Arial" w:cs="Arial"/>
                              </w:rPr>
                              <w:t xml:space="preserve">                        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                              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margin-left:-2.2pt;margin-top:3.95pt;width:411.3pt;height:333.35pt;z-index:25164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" filled="f" stroked="f">
                <v:textbox>
                  <w:txbxContent>
                    <w:p w:rsidR="003C51E0" w:rsidRPr="003C51E0" w:rsidRDefault="00F178F8" w:rsidP="003C51E0">
                      <w:pPr>
                        <w:jc w:val="both"/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</w:rPr>
                        <w:t xml:space="preserve">             </w:t>
                      </w:r>
                      <w:r w:rsidR="00CA20B4">
                        <w:rPr>
                          <w:rFonts w:ascii="Arial" w:hAnsi="Arial" w:cs="Arial"/>
                          <w:noProof/>
                        </w:rPr>
                        <w:drawing>
                          <wp:inline distT="0" distB="0" distL="0" distR="0">
                            <wp:extent cx="1543050" cy="1828800"/>
                            <wp:effectExtent l="0" t="0" r="0" b="0"/>
                            <wp:docPr id="8" name="Picture 17" descr="C:\xkang\Papers\CBF\S0102.Annot1.GM.A155-2.bmp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7" descr="C:\xkang\Papers\CBF\S0102.Annot1.GM.A155-2.bmp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543050" cy="1828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3C51E0" w:rsidRPr="003C51E0">
                        <w:rPr>
                          <w:rFonts w:ascii="Arial" w:hAnsi="Arial" w:cs="Arial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</w:rPr>
                        <w:t xml:space="preserve">           </w:t>
                      </w:r>
                      <w:r w:rsidR="003C51E0" w:rsidRPr="003C51E0">
                        <w:rPr>
                          <w:rFonts w:ascii="Arial" w:hAnsi="Arial" w:cs="Arial"/>
                        </w:rPr>
                        <w:t xml:space="preserve">  </w:t>
                      </w:r>
                      <w:r w:rsidR="00CA20B4">
                        <w:rPr>
                          <w:rFonts w:ascii="Arial" w:hAnsi="Arial" w:cs="Arial"/>
                          <w:noProof/>
                        </w:rPr>
                        <w:drawing>
                          <wp:inline distT="0" distB="0" distL="0" distR="0">
                            <wp:extent cx="1543050" cy="1828800"/>
                            <wp:effectExtent l="0" t="0" r="0" b="0"/>
                            <wp:docPr id="9" name="Picture 18" descr="C:\xkang\Papers\CBF\S0102.Annot1.WM.A155-2.bmp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8" descr="C:\xkang\Papers\CBF\S0102.Annot1.WM.A155-2.bmp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543050" cy="1828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3C51E0" w:rsidRPr="003C51E0">
                        <w:rPr>
                          <w:rFonts w:ascii="Arial" w:hAnsi="Arial" w:cs="Arial"/>
                        </w:rPr>
                        <w:t xml:space="preserve">   </w:t>
                      </w:r>
                    </w:p>
                    <w:p w:rsidR="003C51E0" w:rsidRDefault="003C51E0" w:rsidP="003C51E0">
                      <w:pPr>
                        <w:jc w:val="both"/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</w:rPr>
                        <w:t xml:space="preserve">       </w:t>
                      </w:r>
                      <w:r w:rsidR="00F178F8">
                        <w:rPr>
                          <w:rFonts w:ascii="Arial" w:hAnsi="Arial" w:cs="Arial"/>
                        </w:rPr>
                        <w:t xml:space="preserve">              </w:t>
                      </w:r>
                      <w:r>
                        <w:rPr>
                          <w:rFonts w:ascii="Arial" w:hAnsi="Arial" w:cs="Arial"/>
                        </w:rPr>
                        <w:t xml:space="preserve">         </w:t>
                      </w:r>
                      <w:r w:rsidR="007A405D">
                        <w:rPr>
                          <w:rFonts w:ascii="Arial" w:hAnsi="Arial" w:cs="Arial"/>
                        </w:rPr>
                        <w:t xml:space="preserve"> </w:t>
                      </w:r>
                      <w:r w:rsidRPr="003C51E0">
                        <w:rPr>
                          <w:rFonts w:ascii="Arial" w:hAnsi="Arial" w:cs="Arial"/>
                        </w:rPr>
                        <w:t xml:space="preserve">A </w:t>
                      </w:r>
                      <w:r w:rsidR="00F178F8">
                        <w:rPr>
                          <w:rFonts w:ascii="Arial" w:hAnsi="Arial" w:cs="Arial"/>
                        </w:rPr>
                        <w:t xml:space="preserve">          </w:t>
                      </w:r>
                      <w:r>
                        <w:rPr>
                          <w:rFonts w:ascii="Arial" w:hAnsi="Arial" w:cs="Arial"/>
                        </w:rPr>
                        <w:t xml:space="preserve">            </w:t>
                      </w:r>
                      <w:r w:rsidR="007A405D">
                        <w:rPr>
                          <w:rFonts w:ascii="Arial" w:hAnsi="Arial" w:cs="Arial"/>
                        </w:rPr>
                        <w:t xml:space="preserve">    </w:t>
                      </w:r>
                      <w:r>
                        <w:rPr>
                          <w:rFonts w:ascii="Arial" w:hAnsi="Arial" w:cs="Arial"/>
                        </w:rPr>
                        <w:t xml:space="preserve">                     B   </w:t>
                      </w:r>
                      <w:r w:rsidR="007A405D">
                        <w:rPr>
                          <w:rFonts w:ascii="Arial" w:hAnsi="Arial" w:cs="Arial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</w:rPr>
                        <w:t xml:space="preserve"> </w:t>
                      </w:r>
                      <w:r w:rsidR="00F178F8">
                        <w:rPr>
                          <w:rFonts w:ascii="Arial" w:hAnsi="Arial" w:cs="Arial"/>
                        </w:rPr>
                        <w:t xml:space="preserve">                      </w:t>
                      </w:r>
                    </w:p>
                    <w:p w:rsidR="00080E84" w:rsidRDefault="00080E84" w:rsidP="003C51E0">
                      <w:pPr>
                        <w:jc w:val="both"/>
                        <w:rPr>
                          <w:rFonts w:ascii="Arial" w:hAnsi="Arial" w:cs="Arial"/>
                        </w:rPr>
                      </w:pPr>
                    </w:p>
                    <w:p w:rsidR="00080E84" w:rsidRDefault="00CA20B4" w:rsidP="003C51E0">
                      <w:pPr>
                        <w:jc w:val="both"/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  <w:noProof/>
                        </w:rPr>
                        <w:drawing>
                          <wp:inline distT="0" distB="0" distL="0" distR="0">
                            <wp:extent cx="2409825" cy="1466850"/>
                            <wp:effectExtent l="0" t="0" r="9525" b="0"/>
                            <wp:docPr id="10" name="Picture 20" descr="C:\xkang\Papers\CBF\S0001.lh.Annot1.inf-2.bmp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0" descr="C:\xkang\Papers\CBF\S0001.lh.Annot1.inf-2.bmp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409825" cy="14668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080E84">
                        <w:rPr>
                          <w:rFonts w:ascii="Arial" w:hAnsi="Arial" w:cs="Arial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noProof/>
                        </w:rPr>
                        <w:drawing>
                          <wp:inline distT="0" distB="0" distL="0" distR="0">
                            <wp:extent cx="2409825" cy="1466850"/>
                            <wp:effectExtent l="0" t="0" r="9525" b="0"/>
                            <wp:docPr id="11" name="Picture 21" descr="C:\xkang\Papers\CBF\S0001.lh.Annot1.inf-4.bmp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1" descr="C:\xkang\Papers\CBF\S0001.lh.Annot1.inf-4.bmp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409825" cy="14668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080E84">
                        <w:rPr>
                          <w:rFonts w:ascii="Arial" w:hAnsi="Arial" w:cs="Arial"/>
                        </w:rPr>
                        <w:t xml:space="preserve">                                     </w:t>
                      </w:r>
                    </w:p>
                    <w:p w:rsidR="00080E84" w:rsidRPr="003C51E0" w:rsidRDefault="00F178F8" w:rsidP="003C51E0">
                      <w:pPr>
                        <w:jc w:val="both"/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</w:rPr>
                        <w:t xml:space="preserve">                             C</w:t>
                      </w:r>
                      <w:r w:rsidR="00080E84">
                        <w:rPr>
                          <w:rFonts w:ascii="Arial" w:hAnsi="Arial" w:cs="Arial"/>
                        </w:rPr>
                        <w:t xml:space="preserve">                        </w:t>
                      </w:r>
                      <w:r>
                        <w:rPr>
                          <w:rFonts w:ascii="Arial" w:hAnsi="Arial" w:cs="Arial"/>
                        </w:rPr>
                        <w:t xml:space="preserve">                               D</w:t>
                      </w:r>
                    </w:p>
                  </w:txbxContent>
                </v:textbox>
              </v:shape>
            </w:pict>
          </mc:Fallback>
        </mc:AlternateContent>
      </w:r>
      <w:r w:rsidR="00BB2671">
        <w:br w:type="page"/>
      </w:r>
    </w:p>
    <w:p w:rsidR="00961A41" w:rsidRDefault="00961A41">
      <w:pPr>
        <w:pStyle w:val="Header"/>
        <w:tabs>
          <w:tab w:val="clear" w:pos="4320"/>
          <w:tab w:val="clear" w:pos="8640"/>
        </w:tabs>
      </w:pPr>
    </w:p>
    <w:p w:rsidR="00114E99" w:rsidRDefault="00961A41">
      <w:pPr>
        <w:pStyle w:val="Header"/>
        <w:tabs>
          <w:tab w:val="clear" w:pos="4320"/>
          <w:tab w:val="clear" w:pos="8640"/>
        </w:tabs>
        <w:rPr>
          <w:noProof/>
          <w:sz w:val="20"/>
          <w:lang w:eastAsia="zh-CN"/>
        </w:rPr>
      </w:pPr>
      <w:r>
        <w:rPr>
          <w:noProof/>
          <w:sz w:val="20"/>
          <w:lang w:eastAsia="zh-CN"/>
        </w:rPr>
        <w:t xml:space="preserve"> </w:t>
      </w:r>
    </w:p>
    <w:p w:rsidR="00114E99" w:rsidRDefault="00114E99">
      <w:pPr>
        <w:pStyle w:val="Header"/>
        <w:tabs>
          <w:tab w:val="clear" w:pos="4320"/>
          <w:tab w:val="clear" w:pos="8640"/>
        </w:tabs>
        <w:rPr>
          <w:noProof/>
          <w:sz w:val="20"/>
          <w:lang w:eastAsia="zh-CN"/>
        </w:rPr>
      </w:pPr>
    </w:p>
    <w:p w:rsidR="00012988" w:rsidRDefault="00CA20B4">
      <w:pPr>
        <w:pStyle w:val="Header"/>
        <w:tabs>
          <w:tab w:val="clear" w:pos="4320"/>
          <w:tab w:val="clear" w:pos="8640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>
                <wp:simplePos x="0" y="0"/>
                <wp:positionH relativeFrom="column">
                  <wp:posOffset>-64770</wp:posOffset>
                </wp:positionH>
                <wp:positionV relativeFrom="paragraph">
                  <wp:posOffset>54610</wp:posOffset>
                </wp:positionV>
                <wp:extent cx="5473065" cy="3594735"/>
                <wp:effectExtent l="0" t="0" r="0" b="5715"/>
                <wp:wrapNone/>
                <wp:docPr id="293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73065" cy="35947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635CE" w:rsidRPr="003C51E0" w:rsidRDefault="00D635CE" w:rsidP="00D635CE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  <w:r w:rsidRPr="003C51E0">
                              <w:rPr>
                                <w:rFonts w:ascii="Arial" w:hAnsi="Arial" w:cs="Arial"/>
                              </w:rPr>
                              <w:t xml:space="preserve">      </w:t>
                            </w:r>
                            <w:r w:rsidR="00CA20B4">
                              <w:rPr>
                                <w:rFonts w:ascii="Arial" w:hAnsi="Arial" w:cs="Arial"/>
                                <w:noProof/>
                                <w:sz w:val="22"/>
                                <w:szCs w:val="22"/>
                              </w:rPr>
                              <w:drawing>
                                <wp:inline distT="0" distB="0" distL="0" distR="0">
                                  <wp:extent cx="2743200" cy="2628900"/>
                                  <wp:effectExtent l="0" t="0" r="0" b="0"/>
                                  <wp:docPr id="12" name="Picture 45" descr="S010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45" descr="S010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743200" cy="26289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  </w:t>
                            </w:r>
                            <w:r w:rsidR="00CA20B4">
                              <w:rPr>
                                <w:rFonts w:ascii="Arial" w:hAnsi="Arial" w:cs="Arial"/>
                                <w:noProof/>
                                <w:sz w:val="22"/>
                                <w:szCs w:val="22"/>
                              </w:rPr>
                              <w:drawing>
                                <wp:inline distT="0" distB="0" distL="0" distR="0">
                                  <wp:extent cx="1828800" cy="1828800"/>
                                  <wp:effectExtent l="0" t="0" r="0" b="0"/>
                                  <wp:docPr id="13" name="Picture 382" descr="S010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82" descr="S010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828800" cy="1828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D635CE" w:rsidRPr="003C51E0" w:rsidRDefault="00D635CE" w:rsidP="00D635CE">
                            <w:pPr>
                              <w:jc w:val="both"/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t xml:space="preserve">                                      A                                                      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margin-left:-5.1pt;margin-top:4.3pt;width:430.95pt;height:283.05pt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" filled="f" stroked="f">
                <v:textbox>
                  <w:txbxContent>
                    <w:p w:rsidR="00D635CE" w:rsidRPr="003C51E0" w:rsidRDefault="00D635CE" w:rsidP="00D635CE">
                      <w:pPr>
                        <w:jc w:val="both"/>
                        <w:rPr>
                          <w:rFonts w:ascii="Arial" w:hAnsi="Arial" w:cs="Arial"/>
                        </w:rPr>
                      </w:pPr>
                      <w:r w:rsidRPr="003C51E0">
                        <w:rPr>
                          <w:rFonts w:ascii="Arial" w:hAnsi="Arial" w:cs="Arial"/>
                        </w:rPr>
                        <w:t xml:space="preserve">      </w:t>
                      </w:r>
                      <w:r w:rsidR="00CA20B4">
                        <w:rPr>
                          <w:rFonts w:ascii="Arial" w:hAnsi="Arial" w:cs="Arial"/>
                          <w:noProof/>
                          <w:sz w:val="22"/>
                          <w:szCs w:val="22"/>
                        </w:rPr>
                        <w:drawing>
                          <wp:inline distT="0" distB="0" distL="0" distR="0">
                            <wp:extent cx="2743200" cy="2628900"/>
                            <wp:effectExtent l="0" t="0" r="0" b="0"/>
                            <wp:docPr id="12" name="Picture 45" descr="S010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45" descr="S010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743200" cy="26289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rPr>
                          <w:rFonts w:ascii="Arial" w:hAnsi="Arial" w:cs="Arial"/>
                        </w:rPr>
                        <w:t xml:space="preserve">   </w:t>
                      </w:r>
                      <w:r w:rsidR="00CA20B4">
                        <w:rPr>
                          <w:rFonts w:ascii="Arial" w:hAnsi="Arial" w:cs="Arial"/>
                          <w:noProof/>
                          <w:sz w:val="22"/>
                          <w:szCs w:val="22"/>
                        </w:rPr>
                        <w:drawing>
                          <wp:inline distT="0" distB="0" distL="0" distR="0">
                            <wp:extent cx="1828800" cy="1828800"/>
                            <wp:effectExtent l="0" t="0" r="0" b="0"/>
                            <wp:docPr id="13" name="Picture 382" descr="S010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82" descr="S010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828800" cy="1828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D635CE" w:rsidRPr="003C51E0" w:rsidRDefault="00D635CE" w:rsidP="00D635CE">
                      <w:pPr>
                        <w:jc w:val="both"/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</w:rPr>
                        <w:t xml:space="preserve">                                      A                                                      B</w:t>
                      </w:r>
                    </w:p>
                  </w:txbxContent>
                </v:textbox>
              </v:shape>
            </w:pict>
          </mc:Fallback>
        </mc:AlternateContent>
      </w:r>
    </w:p>
    <w:p w:rsidR="00012988" w:rsidRDefault="00CA20B4">
      <w:r>
        <w:rPr>
          <w:noProof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>
                <wp:simplePos x="0" y="0"/>
                <wp:positionH relativeFrom="column">
                  <wp:posOffset>896620</wp:posOffset>
                </wp:positionH>
                <wp:positionV relativeFrom="paragraph">
                  <wp:posOffset>1162685</wp:posOffset>
                </wp:positionV>
                <wp:extent cx="468630" cy="474980"/>
                <wp:effectExtent l="0" t="0" r="26670" b="20320"/>
                <wp:wrapNone/>
                <wp:docPr id="292" name="Rectangle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68630" cy="4749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FFFF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9" o:spid="_x0000_s1026" style="position:absolute;margin-left:70.6pt;margin-top:91.55pt;width:36.9pt;height:37.4pt;z-index:251663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" filled="f" strokecolor="yellow" strokeweight="1.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1584" behindDoc="0" locked="0" layoutInCell="1" allowOverlap="1">
                <wp:simplePos x="0" y="0"/>
                <wp:positionH relativeFrom="column">
                  <wp:posOffset>-149225</wp:posOffset>
                </wp:positionH>
                <wp:positionV relativeFrom="paragraph">
                  <wp:posOffset>4323080</wp:posOffset>
                </wp:positionV>
                <wp:extent cx="6172200" cy="2362200"/>
                <wp:effectExtent l="0" t="0" r="0" b="0"/>
                <wp:wrapNone/>
                <wp:docPr id="291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2200" cy="2362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86816" w:rsidRPr="00D86816" w:rsidRDefault="00012988" w:rsidP="00D86816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  <w:r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Figure </w:t>
                            </w:r>
                            <w:r w:rsidRPr="002311F5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2. 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Five segmented surfaces in A of a subject: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p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(Red) — pial surface, the surface between GM and CSF;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0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(Yellow) — the boundary between WM and GM;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m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(Green) — middle of GM, i.e., the middle surface between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0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and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p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;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-1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(Cyan) and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 xml:space="preserve">-2 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(Magenta) — 1 mm and 2 mm inside the WM below S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0</w:t>
                            </w:r>
                            <w:r w:rsidR="00D86816" w:rsidRPr="00D86816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The yellow squares in A were enlarged in B. </w:t>
                            </w:r>
                          </w:p>
                          <w:p w:rsidR="00012988" w:rsidRPr="002311F5" w:rsidRDefault="00012988" w:rsidP="00012988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29" type="#_x0000_t202" style="position:absolute;margin-left:-11.75pt;margin-top:340.4pt;width:486pt;height:186pt;z-index: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" filled="f" stroked="f">
                <v:textbox>
                  <w:txbxContent>
                    <w:p w:rsidR="00D86816" w:rsidRPr="00D86816" w:rsidRDefault="00012988" w:rsidP="00D86816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  <w:r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Figure </w:t>
                      </w:r>
                      <w:r w:rsidRPr="002311F5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2. 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Five segmented surfaces in A of a subject: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p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(Red) — pial surface, the surface between GM and CSF;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0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(Yellow) — the boundary between WM and GM;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m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(Green) — middle of GM, i.e., the middle surface between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0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and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p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;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-1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(Cyan) and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 xml:space="preserve">-2 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(Magenta) — 1 mm and 2 mm inside the WM below S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vertAlign w:val="subscript"/>
                          <w:lang w:eastAsia="zh-CN"/>
                        </w:rPr>
                        <w:t>0</w:t>
                      </w:r>
                      <w:r w:rsidR="00D86816" w:rsidRPr="00D86816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The yellow squares in A were enlarged in B. </w:t>
                      </w:r>
                    </w:p>
                    <w:p w:rsidR="00012988" w:rsidRPr="002311F5" w:rsidRDefault="00012988" w:rsidP="00012988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12988">
        <w:br w:type="page"/>
      </w:r>
    </w:p>
    <w:p w:rsidR="00AF2B00" w:rsidRDefault="00CA20B4" w:rsidP="00FC1867">
      <w:r>
        <w:rPr>
          <w:noProof/>
        </w:rPr>
        <mc:AlternateContent>
          <mc:Choice Requires="wpg">
            <w:drawing>
              <wp:anchor distT="0" distB="0" distL="114300" distR="114300" simplePos="0" relativeHeight="251659776" behindDoc="0" locked="0" layoutInCell="0" allowOverlap="1">
                <wp:simplePos x="0" y="0"/>
                <wp:positionH relativeFrom="column">
                  <wp:posOffset>-332740</wp:posOffset>
                </wp:positionH>
                <wp:positionV relativeFrom="paragraph">
                  <wp:posOffset>133985</wp:posOffset>
                </wp:positionV>
                <wp:extent cx="6231890" cy="6187440"/>
                <wp:effectExtent l="0" t="0" r="0" b="3810"/>
                <wp:wrapNone/>
                <wp:docPr id="365" name="Group 3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231890" cy="6187440"/>
                          <a:chOff x="1099" y="1847"/>
                          <a:chExt cx="9814" cy="9744"/>
                        </a:xfrm>
                      </wpg:grpSpPr>
                      <wps:wsp>
                        <wps:cNvPr id="366" name="Text Box 3"/>
                        <wps:cNvSpPr txBox="1">
                          <a:spLocks noChangeArrowheads="1"/>
                        </wps:cNvSpPr>
                        <wps:spPr bwMode="auto">
                          <a:xfrm>
                            <a:off x="1099" y="1847"/>
                            <a:ext cx="9814" cy="97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830101" w:rsidRDefault="00CA20B4"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6057900" cy="6057900"/>
                                    <wp:effectExtent l="0" t="0" r="0" b="0"/>
                                    <wp:docPr id="14" name="Picture 14" descr="SCS3D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14" descr="SCS3D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5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6057900" cy="60579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830101">
                                <w:t xml:space="preserve">        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g:grpSp>
                        <wpg:cNvPr id="367" name="Group 4"/>
                        <wpg:cNvGrpSpPr>
                          <a:grpSpLocks/>
                        </wpg:cNvGrpSpPr>
                        <wpg:grpSpPr bwMode="auto">
                          <a:xfrm>
                            <a:off x="1935" y="3170"/>
                            <a:ext cx="6313" cy="6941"/>
                            <a:chOff x="1935" y="2894"/>
                            <a:chExt cx="6313" cy="6941"/>
                          </a:xfrm>
                        </wpg:grpSpPr>
                        <wps:wsp>
                          <wps:cNvPr id="368" name="Text Box 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35" y="6653"/>
                              <a:ext cx="1542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pPr>
                                  <w:rPr>
                                    <w:rFonts w:ascii="Arial" w:hAnsi="Arial"/>
                                  </w:rPr>
                                </w:pPr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Cerebellum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69" name="Text Box 6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272" y="2894"/>
                              <a:ext cx="1387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Ventricl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0" name="Text Box 7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639" y="7341"/>
                              <a:ext cx="1781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Thalamu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1" name="Text Box 8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637" y="7824"/>
                              <a:ext cx="1802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pPr>
                                  <w:rPr>
                                    <w:rFonts w:ascii="Arial" w:hAnsi="Arial"/>
                                  </w:rPr>
                                </w:pPr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Caudat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2" name="Text Box 9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626" y="8339"/>
                              <a:ext cx="1816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pPr>
                                  <w:rPr>
                                    <w:rFonts w:ascii="Arial" w:hAnsi="Arial"/>
                                  </w:rPr>
                                </w:pPr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Putamen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3" name="Text Box 10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627" y="8852"/>
                              <a:ext cx="1823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pPr>
                                  <w:rPr>
                                    <w:rFonts w:ascii="Arial" w:hAnsi="Arial"/>
                                  </w:rPr>
                                </w:pPr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Pallidum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4" name="Text Box 11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630" y="9413"/>
                              <a:ext cx="1830" cy="42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pPr>
                                  <w:rPr>
                                    <w:rFonts w:ascii="Arial" w:hAnsi="Arial"/>
                                  </w:rPr>
                                </w:pPr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Hippocampu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5" name="Text Box 1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078" y="5931"/>
                              <a:ext cx="1511" cy="42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30101" w:rsidRDefault="00830101">
                                <w:pPr>
                                  <w:rPr>
                                    <w:rFonts w:ascii="Arial" w:hAnsi="Arial"/>
                                  </w:rPr>
                                </w:pPr>
                                <w:r>
                                  <w:rPr>
                                    <w:rFonts w:ascii="Arial" w:hAnsi="Arial"/>
                                    <w:lang w:eastAsia="zh-CN"/>
                                  </w:rPr>
                                  <w:t>Amygdal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76" name="AutoShape 13"/>
                          <wps:cNvCnPr>
                            <a:cxnSpLocks noChangeShapeType="1"/>
                          </wps:cNvCnPr>
                          <wps:spPr bwMode="auto">
                            <a:xfrm flipV="1">
                              <a:off x="2627" y="5289"/>
                              <a:ext cx="91" cy="1363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77" name="AutoShape 14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435" y="3315"/>
                              <a:ext cx="1813" cy="1012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78" name="AutoShape 15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3765" y="3308"/>
                              <a:ext cx="1792" cy="1012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79" name="AutoShape 16"/>
                          <wps:cNvCnPr>
                            <a:cxnSpLocks noChangeShapeType="1"/>
                          </wps:cNvCnPr>
                          <wps:spPr bwMode="auto">
                            <a:xfrm flipH="1" flipV="1">
                              <a:off x="3535" y="4540"/>
                              <a:ext cx="1799" cy="2813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81" name="AutoShape 17"/>
                          <wps:cNvCnPr>
                            <a:cxnSpLocks noChangeShapeType="1"/>
                          </wps:cNvCnPr>
                          <wps:spPr bwMode="auto">
                            <a:xfrm flipV="1">
                              <a:off x="6569" y="4998"/>
                              <a:ext cx="1435" cy="116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82" name="AutoShape 18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407" y="7572"/>
                              <a:ext cx="1745" cy="1473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83" name="AutoShape 19"/>
                          <wps:cNvCnPr>
                            <a:cxnSpLocks noChangeShapeType="1"/>
                          </wps:cNvCnPr>
                          <wps:spPr bwMode="auto">
                            <a:xfrm flipV="1">
                              <a:off x="6440" y="8694"/>
                              <a:ext cx="1594" cy="429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288" name="AutoShape 20"/>
                          <wps:cNvCnPr>
                            <a:cxnSpLocks noChangeShapeType="1"/>
                          </wps:cNvCnPr>
                          <wps:spPr bwMode="auto">
                            <a:xfrm flipV="1">
                              <a:off x="6435" y="8541"/>
                              <a:ext cx="1474" cy="21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289" name="AutoShape 21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443" y="8009"/>
                              <a:ext cx="1657" cy="26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290" name="AutoShape 22"/>
                          <wps:cNvCnPr>
                            <a:cxnSpLocks noChangeShapeType="1"/>
                          </wps:cNvCnPr>
                          <wps:spPr bwMode="auto">
                            <a:xfrm flipV="1">
                              <a:off x="6433" y="9425"/>
                              <a:ext cx="1671" cy="178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FFFFFF"/>
                              </a:solidFill>
                              <a:round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wpg:grp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356" o:spid="_x0000_s1030" style="position:absolute;margin-left:-26.2pt;margin-top:10.55pt;width:490.7pt;height:487.2pt;z-index:251659776" coordorigin="1099,1847" coordsize="9814,974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" o:allowincell="f">
                <v:shape id="Text Box 3" o:spid="_x0000_s1031" type="#_x0000_t202" style="position:absolute;left:1099;top:1847;width:9814;height:97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O6pTsQA&#10;AADcAAAADwAAAGRycy9kb3ducmV2LnhtbESPQWvCQBSE74X+h+UVvNXdVhtq6iaUiuDJolbB2yP7&#10;TEKzb0N2NfHfu4WCx2FmvmHm+WAbcaHO1441vIwVCOLCmZpLDT+75fM7CB+QDTaOScOVPOTZ48Mc&#10;U+N63tBlG0oRIexT1FCF0KZS+qIii37sWuLonVxnMUTZldJ02Ee4beSrUom0WHNcqLClr4qK3+3Z&#10;ativT8fDVH2XC/vW9m5Qku1Maj16Gj4/QAQawj38314ZDZMkgb8z8QjI7AY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zuqU7EAAAA3AAAAA8AAAAAAAAAAAAAAAAAmAIAAGRycy9k&#10;b3ducmV2LnhtbFBLBQYAAAAABAAEAPUAAACJAwAAAAA=&#10;" filled="f" stroked="f">
                  <v:textbox>
                    <w:txbxContent>
                      <w:p w:rsidR="00830101" w:rsidRDefault="00CA20B4">
                        <w:r>
                          <w:rPr>
                            <w:noProof/>
                          </w:rPr>
                          <w:drawing>
                            <wp:inline distT="0" distB="0" distL="0" distR="0">
                              <wp:extent cx="6057900" cy="6057900"/>
                              <wp:effectExtent l="0" t="0" r="0" b="0"/>
                              <wp:docPr id="14" name="Picture 14" descr="SCS3D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14" descr="SCS3D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5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6057900" cy="60579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830101">
                          <w:t xml:space="preserve">         </w:t>
                        </w:r>
                      </w:p>
                    </w:txbxContent>
                  </v:textbox>
                </v:shape>
                <v:group id="Group 4" o:spid="_x0000_s1032" style="position:absolute;left:1935;top:3170;width:6313;height:6941" coordorigin="1935,2894" coordsize="6313,6941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LQ2iWnFAAAA3AAA&#10;AA8AAAAAAAAAAAAAAAAAqgIAAGRycy9kb3ducmV2LnhtbFBLBQYAAAAABAAEAPoAAACcAwAAAAA=&#10;">
                  <v:shape id="Text Box 5" o:spid="_x0000_s1033" type="#_x0000_t202" style="position:absolute;left:1935;top:6653;width:1542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fHIVsEA&#10;AADcAAAADwAAAGRycy9kb3ducmV2LnhtbERPyW7CMBC9I/EP1iBxQeCwJW2KQYBUxJXlAybxkESN&#10;x1FsSPj7+lCpx6e3b3a9qcWLWldZVjCfRSCIc6srLhTcb9/TDxDOI2usLZOCNznYbYeDDabadnyh&#10;19UXIoSwS1FB6X2TSunykgy6mW2IA/ewrUEfYFtI3WIXwk0tF1EUS4MVh4YSGzqWlP9cn0bB49xN&#10;1p9ddvL35LKKD1glmX0rNR71+y8Qnnr/L/5zn7WCZRzWhjPhCMjtL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HxyFbBAAAA3AAAAA8AAAAAAAAAAAAAAAAAmAIAAGRycy9kb3du&#10;cmV2LnhtbFBLBQYAAAAABAAEAPUAAACGAwAAAAA=&#10;" stroked="f">
                    <v:textbox>
                      <w:txbxContent>
                        <w:p w:rsidR="00830101" w:rsidRDefault="00830101">
                          <w:pPr>
                            <w:rPr>
                              <w:rFonts w:ascii="Arial" w:hAnsi="Arial"/>
                            </w:rPr>
                          </w:pPr>
                          <w:r>
                            <w:rPr>
                              <w:rFonts w:ascii="Arial" w:hAnsi="Arial"/>
                              <w:lang w:eastAsia="zh-CN"/>
                            </w:rPr>
                            <w:t>Cerebellum</w:t>
                          </w:r>
                        </w:p>
                      </w:txbxContent>
                    </v:textbox>
                  </v:shape>
                  <v:shape id="Text Box 6" o:spid="_x0000_s1034" type="#_x0000_t202" style="position:absolute;left:5272;top:2894;width:1387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r1tzcUA&#10;AADcAAAADwAAAGRycy9kb3ducmV2LnhtbESP3WrCQBSE7wt9h+UUelPMxlqjiW5CK7R4688DHLPH&#10;JJg9G7KriW/fLRS8HGbmG2ZdjKYVN+pdY1nBNIpBEJdWN1wpOB6+J0sQziNrbC2Tgjs5KPLnpzVm&#10;2g68o9veVyJA2GWooPa+y6R0ZU0GXWQ74uCdbW/QB9lXUvc4BLhp5XscJ9Jgw2Ghxo42NZWX/dUo&#10;OG+Ht3k6nH78cbH7SL6wWZzsXanXl/FzBcLT6B/h//ZWK5glKfydCUdA5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uvW3NxQAAANwAAAAPAAAAAAAAAAAAAAAAAJgCAABkcnMv&#10;ZG93bnJldi54bWxQSwUGAAAAAAQABAD1AAAAigMAAAAA&#10;" stroked="f">
                    <v:textbox>
                      <w:txbxContent>
                        <w:p w:rsidR="00830101" w:rsidRDefault="00830101">
                          <w:r>
                            <w:rPr>
                              <w:rFonts w:ascii="Arial" w:hAnsi="Arial"/>
                              <w:lang w:eastAsia="zh-CN"/>
                            </w:rPr>
                            <w:t>Ventricle</w:t>
                          </w:r>
                        </w:p>
                      </w:txbxContent>
                    </v:textbox>
                  </v:shape>
                  <v:shape id="Text Box 7" o:spid="_x0000_s1035" type="#_x0000_t202" style="position:absolute;left:4639;top:7341;width:1781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l5Sjb8A&#10;AADcAAAADwAAAGRycy9kb3ducmV2LnhtbERPy4rCMBTdC/MP4Q64kTH1Wa1GUUFxq+MHXJtrW2xu&#10;ShNt/XuzEFweznu5bk0pnlS7wrKCQT8CQZxaXXCm4PK//5uBcB5ZY2mZFLzIwXr101liom3DJ3qe&#10;fSZCCLsEFeTeV4mULs3JoOvbijhwN1sb9AHWmdQ1NiHclHIYRVNpsODQkGNFu5zS+/lhFNyOTW8y&#10;b64Hf4lP4+kWi/hqX0p1f9vNAoSn1n/FH/dRKxjFYX44E46AXL0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6XlKNvwAAANwAAAAPAAAAAAAAAAAAAAAAAJgCAABkcnMvZG93bnJl&#10;di54bWxQSwUGAAAAAAQABAD1AAAAhAMAAAAA&#10;" stroked="f">
                    <v:textbox>
                      <w:txbxContent>
                        <w:p w:rsidR="00830101" w:rsidRDefault="00830101">
                          <w:r>
                            <w:rPr>
                              <w:rFonts w:ascii="Arial" w:hAnsi="Arial"/>
                              <w:lang w:eastAsia="zh-CN"/>
                            </w:rPr>
                            <w:t>Thalamus</w:t>
                          </w:r>
                        </w:p>
                      </w:txbxContent>
                    </v:textbox>
                  </v:shape>
                  <v:shape id="Text Box 8" o:spid="_x0000_s1036" type="#_x0000_t202" style="position:absolute;left:4637;top:7824;width:1802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RL3FsMA&#10;AADcAAAADwAAAGRycy9kb3ducmV2LnhtbESP0YrCMBRE3wX/IVxhX2RNdV27VqO4C4qvdf2Aa3Nt&#10;i81NaaKtf28EwcdhZs4wy3VnKnGjxpWWFYxHEQjizOqScwXH/+3nDwjnkTVWlknBnRysV/3eEhNt&#10;W07pdvC5CBB2CSoovK8TKV1WkEE3sjVx8M62MeiDbHKpG2wD3FRyEkUzabDksFBgTX8FZZfD1Sg4&#10;79vh97w97fwxTqezXyzjk70r9THoNgsQnjr/Dr/ae63gKx7D80w4AnL1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1RL3FsMAAADcAAAADwAAAAAAAAAAAAAAAACYAgAAZHJzL2Rv&#10;d25yZXYueG1sUEsFBgAAAAAEAAQA9QAAAIgDAAAAAA==&#10;" stroked="f">
                    <v:textbox>
                      <w:txbxContent>
                        <w:p w:rsidR="00830101" w:rsidRDefault="00830101">
                          <w:pPr>
                            <w:rPr>
                              <w:rFonts w:ascii="Arial" w:hAnsi="Arial"/>
                            </w:rPr>
                          </w:pPr>
                          <w:r>
                            <w:rPr>
                              <w:rFonts w:ascii="Arial" w:hAnsi="Arial"/>
                              <w:lang w:eastAsia="zh-CN"/>
                            </w:rPr>
                            <w:t>Caudate</w:t>
                          </w:r>
                        </w:p>
                      </w:txbxContent>
                    </v:textbox>
                  </v:shape>
                  <v:shape id="Text Box 9" o:spid="_x0000_s1037" type="#_x0000_t202" style="position:absolute;left:4626;top:8339;width:1816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cBpYcQA&#10;AADcAAAADwAAAGRycy9kb3ducmV2LnhtbESP3WrCQBSE7wt9h+UI3hTdNLZGo2uoQou3Wh/gmD0m&#10;wezZkN3m5+27hYKXw8x8w2yzwdSio9ZVlhW8ziMQxLnVFRcKLt+fsxUI55E11pZJwUgOst3z0xZT&#10;bXs+UXf2hQgQdikqKL1vUildXpJBN7cNcfButjXog2wLqVvsA9zUMo6ipTRYcVgosaFDSfn9/GMU&#10;3I79y/u6v375S3J6W+6xSq52VGo6GT42IDwN/hH+bx+1gkUSw9+ZcATk7hc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XAaWHEAAAA3AAAAA8AAAAAAAAAAAAAAAAAmAIAAGRycy9k&#10;b3ducmV2LnhtbFBLBQYAAAAABAAEAPUAAACJAwAAAAA=&#10;" stroked="f">
                    <v:textbox>
                      <w:txbxContent>
                        <w:p w:rsidR="00830101" w:rsidRDefault="00830101">
                          <w:pPr>
                            <w:rPr>
                              <w:rFonts w:ascii="Arial" w:hAnsi="Arial"/>
                            </w:rPr>
                          </w:pPr>
                          <w:r>
                            <w:rPr>
                              <w:rFonts w:ascii="Arial" w:hAnsi="Arial"/>
                              <w:lang w:eastAsia="zh-CN"/>
                            </w:rPr>
                            <w:t>Putamen</w:t>
                          </w:r>
                        </w:p>
                      </w:txbxContent>
                    </v:textbox>
                  </v:shape>
                  <v:shape id="Text Box 10" o:spid="_x0000_s1038" type="#_x0000_t202" style="position:absolute;left:4627;top:8852;width:1823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ozM+sUA&#10;AADcAAAADwAAAGRycy9kb3ducmV2LnhtbESP3WrCQBSE7wt9h+UUelPqpk1ranQNKli8jfUBjtlj&#10;Epo9G7Jrft7eLRS8HGbmG2aVjaYRPXWutqzgbRaBIC6srrlUcPrZv36BcB5ZY2OZFEzkIFs/Pqww&#10;1XbgnPqjL0WAsEtRQeV9m0rpiooMupltiYN3sZ1BH2RXSt3hEOCmke9RNJcGaw4LFba0q6j4PV6N&#10;gsthePlcDOdvf0ryj/kW6+RsJ6Wen8bNEoSn0d/D/+2DVhAnMfydCUdArm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KjMz6xQAAANwAAAAPAAAAAAAAAAAAAAAAAJgCAABkcnMv&#10;ZG93bnJldi54bWxQSwUGAAAAAAQABAD1AAAAigMAAAAA&#10;" stroked="f">
                    <v:textbox>
                      <w:txbxContent>
                        <w:p w:rsidR="00830101" w:rsidRDefault="00830101">
                          <w:pPr>
                            <w:rPr>
                              <w:rFonts w:ascii="Arial" w:hAnsi="Arial"/>
                            </w:rPr>
                          </w:pPr>
                          <w:r>
                            <w:rPr>
                              <w:rFonts w:ascii="Arial" w:hAnsi="Arial"/>
                              <w:lang w:eastAsia="zh-CN"/>
                            </w:rPr>
                            <w:t>Pallidum</w:t>
                          </w:r>
                        </w:p>
                      </w:txbxContent>
                    </v:textbox>
                  </v:shape>
                  <v:shape id="Text Box 11" o:spid="_x0000_s1039" type="#_x0000_t202" style="position:absolute;left:4630;top:9413;width:1830;height:42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WVUjsMA&#10;AADcAAAADwAAAGRycy9kb3ducmV2LnhtbESP3YrCMBSE7xd8h3AEbxZN/a1Wo+wuKN768wDH5tgW&#10;m5PSZG19eyMIXg4z8w2z2rSmFHeqXWFZwXAQgSBOrS44U3A+bftzEM4jaywtk4IHOdisO18rTLRt&#10;+ED3o89EgLBLUEHufZVI6dKcDLqBrYiDd7W1QR9knUldYxPgppSjKJpJgwWHhRwr+sspvR3/jYLr&#10;vvmeLprLzp/jw2T2i0V8sQ+let32ZwnCU+s/4Xd7rxWM4wm8zoQjINd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xWVUjsMAAADcAAAADwAAAAAAAAAAAAAAAACYAgAAZHJzL2Rv&#10;d25yZXYueG1sUEsFBgAAAAAEAAQA9QAAAIgDAAAAAA==&#10;" stroked="f">
                    <v:textbox>
                      <w:txbxContent>
                        <w:p w:rsidR="00830101" w:rsidRDefault="00830101">
                          <w:pPr>
                            <w:rPr>
                              <w:rFonts w:ascii="Arial" w:hAnsi="Arial"/>
                            </w:rPr>
                          </w:pPr>
                          <w:r>
                            <w:rPr>
                              <w:rFonts w:ascii="Arial" w:hAnsi="Arial"/>
                              <w:lang w:eastAsia="zh-CN"/>
                            </w:rPr>
                            <w:t>Hippocampus</w:t>
                          </w:r>
                        </w:p>
                      </w:txbxContent>
                    </v:textbox>
                  </v:shape>
                  <v:shape id="Text Box 12" o:spid="_x0000_s1040" type="#_x0000_t202" style="position:absolute;left:5078;top:5931;width:1511;height:4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inxFcUA&#10;AADcAAAADwAAAGRycy9kb3ducmV2LnhtbESP3WrCQBSE74W+w3IKvZG6aWuMpm5CW1C81foAx+wx&#10;Cc2eDdltft7eLRS8HGbmG2abj6YRPXWutqzgZRGBIC6srrlUcP7ePa9BOI+ssbFMCiZykGcPsy2m&#10;2g58pP7kSxEg7FJUUHnfplK6oiKDbmFb4uBdbWfQB9mVUnc4BLhp5GsUraTBmsNChS19VVT8nH6N&#10;guthmMeb4bL35+S4XH1inVzspNTT4/jxDsLT6O/h//ZBK3hLYvg7E46AzG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qKfEVxQAAANwAAAAPAAAAAAAAAAAAAAAAAJgCAABkcnMv&#10;ZG93bnJldi54bWxQSwUGAAAAAAQABAD1AAAAigMAAAAA&#10;" stroked="f">
                    <v:textbox>
                      <w:txbxContent>
                        <w:p w:rsidR="00830101" w:rsidRDefault="00830101">
                          <w:pPr>
                            <w:rPr>
                              <w:rFonts w:ascii="Arial" w:hAnsi="Arial"/>
                            </w:rPr>
                          </w:pPr>
                          <w:r>
                            <w:rPr>
                              <w:rFonts w:ascii="Arial" w:hAnsi="Arial"/>
                              <w:lang w:eastAsia="zh-CN"/>
                            </w:rPr>
                            <w:t>Amygdala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13" o:spid="_x0000_s1041" type="#_x0000_t32" style="position:absolute;left:2627;top:5289;width:91;height:1363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lry68UAAADcAAAADwAAAGRycy9kb3ducmV2LnhtbESPQWvCQBSE74L/YXlCb7pRUUt0FRGl&#10;PVjEtAWPj+wzCWbfhuw2if76bqHgcZiZb5jVpjOlaKh2hWUF41EEgji1uuBMwdfnYfgKwnlkjaVl&#10;UnAnB5t1v7fCWNuWz9QkPhMBwi5GBbn3VSylS3My6Ea2Ig7e1dYGfZB1JnWNbYCbUk6iaC4NFhwW&#10;cqxol1N6S36Mgu+Fvcwu8gPbfRP57YOOb6dxqtTLoNsuQXjq/DP8337XCqaLOfydCUdArn8B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slry68UAAADcAAAADwAAAAAAAAAA&#10;AAAAAAChAgAAZHJzL2Rvd25yZXYueG1sUEsFBgAAAAAEAAQA+QAAAJMDAAAAAA==&#10;" strokecolor="white" strokeweight="1pt">
                    <v:stroke endarrow="block"/>
                  </v:shape>
                  <v:shape id="AutoShape 14" o:spid="_x0000_s1042" type="#_x0000_t32" style="position:absolute;left:6435;top:3315;width:1813;height:1012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2yQGcQAAADcAAAADwAAAGRycy9kb3ducmV2LnhtbESPQWsCMRSE7wX/Q3iCt5pVaS1bo4hg&#10;K4UetIIeH5vX3cXNy5Kkm/XfN4LgcZiZb5jFqjeN6Mj52rKCyTgDQVxYXXOp4PizfX4D4QOyxsYy&#10;KbiSh9Vy8LTAXNvIe+oOoRQJwj5HBVUIbS6lLyoy6Me2JU7er3UGQ5KulNphTHDTyGmWvUqDNaeF&#10;ClvaVFRcDn9GgftYvxy7ePmi788Yzzv0Vzx5pUbDfv0OIlAfHuF7e6cVzOZzuJ1JR0Au/wE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PbJAZxAAAANwAAAAPAAAAAAAAAAAA&#10;AAAAAKECAABkcnMvZG93bnJldi54bWxQSwUGAAAAAAQABAD5AAAAkgMAAAAA&#10;" strokecolor="white" strokeweight="1pt">
                    <v:stroke endarrow="block"/>
                  </v:shape>
                  <v:shape id="AutoShape 15" o:spid="_x0000_s1043" type="#_x0000_t32" style="position:absolute;left:3765;top:3308;width:1792;height:1012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rInDAsMAAADcAAAADwAAAGRycy9kb3ducmV2LnhtbERPTWvCQBC9F/oflin0pptYakp0DSIt&#10;7UERYwWPQ3aahGZnQ3abRH+9exB6fLzvZTaaRvTUudqygngagSAurK65VPB9/Ji8gXAeWWNjmRRc&#10;yEG2enxYYqrtwAfqc1+KEMIuRQWV920qpSsqMuimtiUO3I/tDPoAu1LqDocQbho5i6K5NFhzaKiw&#10;pU1FxW/+ZxScEnt+PcsdDu995NdX2n7u40Kp56dxvQDhafT/4rv7Syt4ScLacCYcAbm6A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KyJwwLDAAAA3AAAAA8AAAAAAAAAAAAA&#10;AAAAoQIAAGRycy9kb3ducmV2LnhtbFBLBQYAAAAABAAEAPkAAACRAwAAAAA=&#10;" strokecolor="white" strokeweight="1pt">
                    <v:stroke endarrow="block"/>
                  </v:shape>
                  <v:shape id="AutoShape 16" o:spid="_x0000_s1044" type="#_x0000_t32" style="position:absolute;left:3535;top:4540;width:1799;height:2813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BijycYAAADcAAAADwAAAGRycy9kb3ducmV2LnhtbESPQWsCMRSE7wX/Q3iCt5qtBetujSJa&#10;QXop2lLq7TV53V1287IkUdd/3xQKHoeZ+YaZL3vbijP5UDtW8DDOQBBrZ2ouFXy8b+9nIEJENtg6&#10;JgVXCrBcDO7mWBh34T2dD7EUCcKhQAVVjF0hZdAVWQxj1xEn78d5izFJX0rj8ZLgtpWTLJtKizWn&#10;hQo7Wlekm8PJKsibq9dvx+/T12fzcuzCZpa/6qDUaNivnkFE6uMt/N/eGQWPTzn8nUlHQC5+AQ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JwYo8nGAAAA3AAAAA8AAAAAAAAA&#10;AAAAAAAAoQIAAGRycy9kb3ducmV2LnhtbFBLBQYAAAAABAAEAPkAAACUAwAAAAA=&#10;" strokecolor="white" strokeweight="1pt">
                    <v:stroke endarrow="block"/>
                  </v:shape>
                  <v:shape id="AutoShape 17" o:spid="_x0000_s1045" type="#_x0000_t32" style="position:absolute;left:6569;top:4998;width:1435;height:1160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CGYauMUAAADcAAAADwAAAGRycy9kb3ducmV2LnhtbESPT2vCQBTE74LfYXmCt7pJpVWiq4hU&#10;9FAp9Q94fGSfSTD7NmTXJO2ndwsFj8PM/IaZLztTioZqV1hWEI8iEMSp1QVnCk7HzcsUhPPIGkvL&#10;pOCHHCwX/d4cE21b/qbm4DMRIOwSVJB7XyVSujQng25kK+LgXW1t0AdZZ1LX2Aa4KeVrFL1LgwWH&#10;hRwrWueU3g53o+A8sZe3i9xj+9FEfvVLn9uvOFVqOOhWMxCeOv8M/7d3WsF4GsPfmXAE5OIB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CGYauMUAAADcAAAADwAAAAAAAAAA&#10;AAAAAAChAgAAZHJzL2Rvd25yZXYueG1sUEsFBgAAAAAEAAQA+QAAAJMDAAAAAA==&#10;" strokecolor="white" strokeweight="1pt">
                    <v:stroke endarrow="block"/>
                  </v:shape>
                  <v:shape id="AutoShape 18" o:spid="_x0000_s1046" type="#_x0000_t32" style="position:absolute;left:6407;top:7572;width:1745;height:147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6s5DpsMAAADcAAAADwAAAGRycy9kb3ducmV2LnhtbESPQWsCMRSE7wX/Q3hCbzWrYpHVKCJY&#10;ReihVqjHx+a5u7h5WZJ0s/77piB4HGbmG2a57k0jOnK+tqxgPMpAEBdW11wqOH/v3uYgfEDW2Fgm&#10;BXfysF4NXpaYaxv5i7pTKEWCsM9RQRVCm0vpi4oM+pFtiZN3tc5gSNKVUjuMCW4aOcmyd2mw5rRQ&#10;YUvbiorb6dcocB+b2bmLtyN97mO8HNDf8ccr9TrsNwsQgfrwDD/aB61gOp/A/5l0BOTqD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OrOQ6bDAAAA3AAAAA8AAAAAAAAAAAAA&#10;AAAAoQIAAGRycy9kb3ducmV2LnhtbFBLBQYAAAAABAAEAPkAAACRAwAAAAA=&#10;" strokecolor="white" strokeweight="1pt">
                    <v:stroke endarrow="block"/>
                  </v:shape>
                  <v:shape id="AutoShape 19" o:spid="_x0000_s1047" type="#_x0000_t32" style="position:absolute;left:6440;top:8694;width:1594;height:429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/ghVMYAAADcAAAADwAAAGRycy9kb3ducmV2LnhtbESPQWvCQBSE7wX/w/KE3upGpVaimyCi&#10;tAeLNCp4fGRfk9Ds25DdJqm/visUehxm5htmnQ6mFh21rrKsYDqJQBDnVldcKDif9k9LEM4ja6wt&#10;k4IfcpAmo4c1xtr2/EFd5gsRIOxiVFB638RSurwkg25iG+LgfdrWoA+yLaRusQ9wU8tZFC2kwYrD&#10;QokNbUvKv7Jvo+DyYq/PV/mO/a6L/OZGh9fjNFfqcTxsViA8Df4//Nd+0wrmyzncz4QjIJNf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Jf4IVTGAAAA3AAAAA8AAAAAAAAA&#10;AAAAAAAAoQIAAGRycy9kb3ducmV2LnhtbFBLBQYAAAAABAAEAPkAAACUAwAAAAA=&#10;" strokecolor="white" strokeweight="1pt">
                    <v:stroke endarrow="block"/>
                  </v:shape>
                  <v:shape id="AutoShape 20" o:spid="_x0000_s1048" type="#_x0000_t32" style="position:absolute;left:6435;top:8541;width:1474;height:21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7728uMEAAADcAAAADwAAAGRycy9kb3ducmV2LnhtbERPy4rCMBTdC/5DuII7TRWckWoUkRl0&#10;MTL4ApeX5toWm5vSxLb69WYhuDyc93zZmkLUVLncsoLRMAJBnFidc6rgdPwdTEE4j6yxsEwKHuRg&#10;ueh25hhr2/Ce6oNPRQhhF6OCzPsyltIlGRl0Q1sSB+5qK4M+wCqVusImhJtCjqPoSxrMOTRkWNI6&#10;o+R2uBsF5297mVzkDpufOvKrJ/1t/keJUv1eu5qB8NT6j/jt3moF42lYG86EIyAXL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vvby4wQAAANwAAAAPAAAAAAAAAAAAAAAA&#10;AKECAABkcnMvZG93bnJldi54bWxQSwUGAAAAAAQABAD5AAAAjwMAAAAA&#10;" strokecolor="white" strokeweight="1pt">
                    <v:stroke endarrow="block"/>
                  </v:shape>
                  <v:shape id="AutoShape 21" o:spid="_x0000_s1049" type="#_x0000_t32" style="position:absolute;left:6443;top:8009;width:1657;height:26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oveSsMAAADcAAAADwAAAGRycy9kb3ducmV2LnhtbESPQWsCMRSE7wX/Q3gFbzVbQbGrUURo&#10;FaEHrdAeH5vn7uLmZUniZv33Rih4HGbmG2ax6k0jOnK+tqzgfZSBIC6srrlUcPr5fJuB8AFZY2OZ&#10;FNzIw2o5eFlgrm3kA3XHUIoEYZ+jgiqENpfSFxUZ9CPbEifvbJ3BkKQrpXYYE9w0cpxlU2mw5rRQ&#10;YUubiorL8WoUuK/15NTFy56+tzH+7dDf8NcrNXzt13MQgfrwDP+3d1rBePYBjzPpCMjlH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JKL3krDAAAA3AAAAA8AAAAAAAAAAAAA&#10;AAAAoQIAAGRycy9kb3ducmV2LnhtbFBLBQYAAAAABAAEAPkAAACRAwAAAAA=&#10;" strokecolor="white" strokeweight="1pt">
                    <v:stroke endarrow="block"/>
                  </v:shape>
                  <v:shape id="AutoShape 22" o:spid="_x0000_s1050" type="#_x0000_t32" style="position:absolute;left:6433;top:9425;width:1671;height:178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BImY8MAAADcAAAADwAAAGRycy9kb3ducmV2LnhtbERPTWvCQBC9F/oflil4MxsFW41ZRYrS&#10;HlrEqJDjkB2T0OxsyG6TtL++exB6fLzvdDuaRvTUudqyglkUgyAurK65VHA5H6ZLEM4ja2wsk4If&#10;crDdPD6kmGg78In6zJcihLBLUEHlfZtI6YqKDLrItsSBu9nOoA+wK6XucAjhppHzOH6WBmsODRW2&#10;9FpR8ZV9GwXXF5svcvmJw76P/e6XPt6Os0KpydO4W4PwNPp/8d39rhXMV2F+OBOOgNz8A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JQSJmPDAAAA3AAAAA8AAAAAAAAAAAAA&#10;AAAAoQIAAGRycy9kb3ducmV2LnhtbFBLBQYAAAAABAAEAPkAAACRAwAAAAA=&#10;" strokecolor="white" strokeweight="1pt">
                    <v:stroke endarrow="block"/>
                  </v:shape>
                </v:group>
              </v:group>
            </w:pict>
          </mc:Fallback>
        </mc:AlternateContent>
      </w:r>
    </w:p>
    <w:p w:rsidR="00AF2B00" w:rsidRDefault="00CA20B4">
      <w:r>
        <w:rPr>
          <w:noProof/>
        </w:rPr>
        <mc:AlternateContent>
          <mc:Choice Requires="wps">
            <w:drawing>
              <wp:anchor distT="0" distB="0" distL="114300" distR="114300" simplePos="0" relativeHeight="251660800" behindDoc="0" locked="0" layoutInCell="0" allowOverlap="1">
                <wp:simplePos x="0" y="0"/>
                <wp:positionH relativeFrom="column">
                  <wp:posOffset>-237490</wp:posOffset>
                </wp:positionH>
                <wp:positionV relativeFrom="paragraph">
                  <wp:posOffset>6139815</wp:posOffset>
                </wp:positionV>
                <wp:extent cx="5885815" cy="1642745"/>
                <wp:effectExtent l="0" t="0" r="0" b="0"/>
                <wp:wrapNone/>
                <wp:docPr id="420" name="Text Box 4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5815" cy="16427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830101" w:rsidRPr="00830101" w:rsidRDefault="00830101">
                            <w:pPr>
                              <w:spacing w:line="480" w:lineRule="auto"/>
                              <w:jc w:val="both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Figure 3</w:t>
                            </w:r>
                            <w:r w:rsidRPr="00830101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 Segmentation of subcortical structures for a subject by FreeSurfer. The labels indicate the structures on the right hemisphere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420" o:spid="_x0000_s1051" type="#_x0000_t202" style="position:absolute;margin-left:-18.7pt;margin-top:483.45pt;width:463.45pt;height:129.35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" o:allowincell="f" filled="f" stroked="f">
                <v:textbox>
                  <w:txbxContent>
                    <w:p w:rsidR="00830101" w:rsidRPr="00830101" w:rsidRDefault="00830101">
                      <w:pPr>
                        <w:spacing w:line="480" w:lineRule="auto"/>
                        <w:jc w:val="both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Figure 3</w:t>
                      </w:r>
                      <w:r w:rsidRPr="00830101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 Segmentation of subcortical structures for a subject by FreeSurfer. The labels indicate the structures on the right hemisphere. </w:t>
                      </w:r>
                    </w:p>
                  </w:txbxContent>
                </v:textbox>
              </v:shape>
            </w:pict>
          </mc:Fallback>
        </mc:AlternateContent>
      </w:r>
      <w:r w:rsidR="00AF2B00">
        <w:br w:type="page"/>
      </w:r>
    </w:p>
    <w:p w:rsidR="00D95E2A" w:rsidRDefault="00D95E2A" w:rsidP="00FC1867"/>
    <w:p w:rsidR="00521DA4" w:rsidRDefault="00521DA4"/>
    <w:p w:rsidR="00521DA4" w:rsidRDefault="00CA20B4">
      <w:r>
        <w:rPr>
          <w:noProof/>
        </w:rPr>
        <mc:AlternateContent>
          <mc:Choice Requires="wpg">
            <w:drawing>
              <wp:anchor distT="0" distB="0" distL="114300" distR="114300" simplePos="0" relativeHeight="251656704" behindDoc="0" locked="0" layoutInCell="1" allowOverlap="1">
                <wp:simplePos x="0" y="0"/>
                <wp:positionH relativeFrom="column">
                  <wp:posOffset>-7620</wp:posOffset>
                </wp:positionH>
                <wp:positionV relativeFrom="paragraph">
                  <wp:posOffset>251460</wp:posOffset>
                </wp:positionV>
                <wp:extent cx="6088380" cy="2266315"/>
                <wp:effectExtent l="0" t="0" r="0" b="635"/>
                <wp:wrapNone/>
                <wp:docPr id="361" name="Group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088380" cy="2266315"/>
                          <a:chOff x="0" y="0"/>
                          <a:chExt cx="6088380" cy="2266122"/>
                        </a:xfrm>
                      </wpg:grpSpPr>
                      <wps:wsp>
                        <wps:cNvPr id="362" name="Text Box 637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677468" cy="22661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663965" w:rsidRPr="003C51E0" w:rsidRDefault="00CA20B4" w:rsidP="00DD2A49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743075" cy="1828800"/>
                                    <wp:effectExtent l="0" t="0" r="9525" b="0"/>
                                    <wp:docPr id="15" name="Picture 38" descr="C:\xkang\ASL\Figs\140522-Ctrl-A120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8" descr="C:\xkang\ASL\Figs\140522-Ctrl-A120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6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743075" cy="18288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847850" cy="1828800"/>
                                    <wp:effectExtent l="0" t="0" r="0" b="0"/>
                                    <wp:docPr id="16" name="Picture 26" descr="C:\xkang\ASL_acpc\Figs\140522-CBF-A120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6" descr="C:\xkang\ASL_acpc\Figs\140522-CBF-A120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47850" cy="18288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828800"/>
                                    <wp:effectExtent l="0" t="0" r="0" b="0"/>
                                    <wp:docPr id="17" name="Picture 27" descr="C:\xkang\ASL_acpc\Figs\140522-CBFFS-A120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7" descr="C:\xkang\ASL_acpc\Figs\140522-CBFFS-A120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8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8288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663965" w:rsidRPr="003C51E0">
                                <w:rPr>
                                  <w:rFonts w:ascii="Arial" w:hAnsi="Arial" w:cs="Arial"/>
                                </w:rPr>
                                <w:t xml:space="preserve">   </w:t>
                              </w:r>
                            </w:p>
                            <w:p w:rsidR="00663965" w:rsidRDefault="00663965" w:rsidP="00DD2A49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</w:rPr>
                                <w:t xml:space="preserve">                 </w:t>
                              </w:r>
                              <w:r w:rsidR="00640EF2">
                                <w:rPr>
                                  <w:rFonts w:ascii="Arial" w:hAnsi="Arial" w:cs="Arial"/>
                                </w:rPr>
                                <w:t xml:space="preserve"> </w:t>
                              </w:r>
                              <w:r w:rsidRPr="003C51E0">
                                <w:rPr>
                                  <w:rFonts w:ascii="Arial" w:hAnsi="Arial" w:cs="Arial"/>
                                </w:rPr>
                                <w:t xml:space="preserve">A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                                     </w:t>
                              </w:r>
                              <w:r w:rsidR="00640EF2">
                                <w:rPr>
                                  <w:rFonts w:ascii="Arial" w:hAnsi="Arial" w:cs="Arial"/>
                                </w:rPr>
                                <w:t xml:space="preserve">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B                                    </w:t>
                              </w:r>
                              <w:r w:rsidR="00640EF2">
                                <w:rPr>
                                  <w:rFonts w:ascii="Arial" w:hAnsi="Arial" w:cs="Arial"/>
                                </w:rPr>
                                <w:t xml:space="preserve">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>C</w:t>
                              </w:r>
                            </w:p>
                            <w:p w:rsidR="00663965" w:rsidRDefault="00663965" w:rsidP="00DD2A49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6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5440680" y="228600"/>
                            <a:ext cx="385893" cy="131707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95690" w:rsidRDefault="00CA20B4"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0975" cy="1209675"/>
                                    <wp:effectExtent l="0" t="0" r="9525" b="9525"/>
                                    <wp:docPr id="18" name="Picture 11" descr="C:\xkang\MRI\Docs\Figs.bar\barRed1V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11" descr="C:\xkang\MRI\Docs\Figs.bar\barRed1V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9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 flipH="1">
                                              <a:off x="0" y="0"/>
                                              <a:ext cx="180975" cy="12096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  <wps:wsp>
                        <wps:cNvPr id="36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5631180" y="182880"/>
                            <a:ext cx="457200" cy="140473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  <w:r w:rsidRPr="00095690"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  <w:t>100</w:t>
                              </w:r>
                            </w:p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</w:p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</w:p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</w:p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  <w:r w:rsidRPr="00095690"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  <w:t>20</w:t>
                              </w:r>
                            </w:p>
                            <w:p w:rsid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</w:p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</w:pPr>
                            </w:p>
                            <w:p w:rsidR="00095690" w:rsidRPr="00095690" w:rsidRDefault="00095690" w:rsidP="00095690">
                              <w:pPr>
                                <w:rPr>
                                  <w:rFonts w:ascii="Arial" w:hAnsi="Arial" w:cs="Arial"/>
                                  <w:sz w:val="22"/>
                                  <w:szCs w:val="22"/>
                                </w:rPr>
                              </w:pPr>
                              <w:r w:rsidRPr="00095690">
                                <w:rPr>
                                  <w:rFonts w:ascii="Arial" w:hAnsi="Arial" w:cs="Arial"/>
                                  <w:noProof/>
                                  <w:sz w:val="22"/>
                                  <w:szCs w:val="22"/>
                                  <w:lang w:eastAsia="zh-CN"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8" o:spid="_x0000_s1052" style="position:absolute;margin-left:-.6pt;margin-top:19.8pt;width:479.4pt;height:178.45pt;z-index:251656704" coordsize="60883,2266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">
                <v:shape id="_x0000_s1053" type="#_x0000_t202" style="position:absolute;width:56774;height:226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9WvTcMA&#10;AADcAAAADwAAAGRycy9kb3ducmV2LnhtbESPQWsCMRSE74L/ITzBmyZaFbsaRSyFnpTaWvD22Dx3&#10;Fzcvyya66783gtDjMDPfMMt1a0txo9oXjjWMhgoEcepMwZmG35/PwRyED8gGS8ek4U4e1qtuZ4mJ&#10;cQ1/0+0QMhEh7BPUkIdQJVL6NCeLfugq4uidXW0xRFln0tTYRLgt5VipmbRYcFzIsaJtTunlcLUa&#10;jrvz6W+i9tmHnVaNa5Vk+y617vfazQJEoDb8h1/tL6PhbTaG55l4BOTq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9WvTcMAAADcAAAADwAAAAAAAAAAAAAAAACYAgAAZHJzL2Rv&#10;d25yZXYueG1sUEsFBgAAAAAEAAQA9QAAAIgDAAAAAA==&#10;" filled="f" stroked="f">
                  <v:textbox>
                    <w:txbxContent>
                      <w:p w:rsidR="00663965" w:rsidRPr="003C51E0" w:rsidRDefault="00CA20B4" w:rsidP="00DD2A49">
                        <w:pPr>
                          <w:rPr>
                            <w:rFonts w:ascii="Arial" w:hAnsi="Arial" w:cs="Arial"/>
                          </w:rPr>
                        </w:pP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743075" cy="1828800"/>
                              <wp:effectExtent l="0" t="0" r="9525" b="0"/>
                              <wp:docPr id="15" name="Picture 38" descr="C:\xkang\ASL\Figs\140522-Ctrl-A120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8" descr="C:\xkang\ASL\Figs\140522-Ctrl-A120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6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743075" cy="1828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847850" cy="1828800"/>
                              <wp:effectExtent l="0" t="0" r="0" b="0"/>
                              <wp:docPr id="16" name="Picture 26" descr="C:\xkang\ASL_acpc\Figs\140522-CBF-A120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6" descr="C:\xkang\ASL_acpc\Figs\140522-CBF-A120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47850" cy="1828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828800" cy="1828800"/>
                              <wp:effectExtent l="0" t="0" r="0" b="0"/>
                              <wp:docPr id="17" name="Picture 27" descr="C:\xkang\ASL_acpc\Figs\140522-CBFFS-A120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7" descr="C:\xkang\ASL_acpc\Figs\140522-CBFFS-A120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8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828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663965" w:rsidRPr="003C51E0">
                          <w:rPr>
                            <w:rFonts w:ascii="Arial" w:hAnsi="Arial" w:cs="Arial"/>
                          </w:rPr>
                          <w:t xml:space="preserve">   </w:t>
                        </w:r>
                      </w:p>
                      <w:p w:rsidR="00663965" w:rsidRDefault="00663965" w:rsidP="00DD2A49">
                        <w:pPr>
                          <w:rPr>
                            <w:rFonts w:ascii="Arial" w:hAnsi="Arial" w:cs="Arial"/>
                          </w:rPr>
                        </w:pPr>
                        <w:r>
                          <w:rPr>
                            <w:rFonts w:ascii="Arial" w:hAnsi="Arial" w:cs="Arial"/>
                          </w:rPr>
                          <w:t xml:space="preserve">                 </w:t>
                        </w:r>
                        <w:r w:rsidR="00640EF2">
                          <w:rPr>
                            <w:rFonts w:ascii="Arial" w:hAnsi="Arial" w:cs="Arial"/>
                          </w:rPr>
                          <w:t xml:space="preserve"> </w:t>
                        </w:r>
                        <w:r w:rsidRPr="003C51E0">
                          <w:rPr>
                            <w:rFonts w:ascii="Arial" w:hAnsi="Arial" w:cs="Arial"/>
                          </w:rPr>
                          <w:t xml:space="preserve">A </w:t>
                        </w:r>
                        <w:r>
                          <w:rPr>
                            <w:rFonts w:ascii="Arial" w:hAnsi="Arial" w:cs="Arial"/>
                          </w:rPr>
                          <w:t xml:space="preserve">                                     </w:t>
                        </w:r>
                        <w:r w:rsidR="00640EF2">
                          <w:rPr>
                            <w:rFonts w:ascii="Arial" w:hAnsi="Arial" w:cs="Arial"/>
                          </w:rPr>
                          <w:t xml:space="preserve">   </w:t>
                        </w:r>
                        <w:r>
                          <w:rPr>
                            <w:rFonts w:ascii="Arial" w:hAnsi="Arial" w:cs="Arial"/>
                          </w:rPr>
                          <w:t xml:space="preserve">B                                    </w:t>
                        </w:r>
                        <w:r w:rsidR="00640EF2">
                          <w:rPr>
                            <w:rFonts w:ascii="Arial" w:hAnsi="Arial" w:cs="Arial"/>
                          </w:rPr>
                          <w:t xml:space="preserve">   </w:t>
                        </w:r>
                        <w:r>
                          <w:rPr>
                            <w:rFonts w:ascii="Arial" w:hAnsi="Arial" w:cs="Arial"/>
                          </w:rPr>
                          <w:t>C</w:t>
                        </w:r>
                      </w:p>
                      <w:p w:rsidR="00663965" w:rsidRDefault="00663965" w:rsidP="00DD2A49">
                        <w:pPr>
                          <w:rPr>
                            <w:rFonts w:ascii="Arial" w:hAnsi="Arial" w:cs="Arial"/>
                          </w:rPr>
                        </w:pPr>
                      </w:p>
                    </w:txbxContent>
                  </v:textbox>
                </v:shape>
                <v:shape id="Text Box 2" o:spid="_x0000_s1054" type="#_x0000_t202" style="position:absolute;left:54406;top:2286;width:3859;height:1317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h2nz8MA&#10;AADcAAAADwAAAGRycy9kb3ducmV2LnhtbESPT2vCQBTE7wW/w/IEb3VjpSLRVcQ/4KGXarw/sq/Z&#10;0OzbkH018du7hUKPw8z8hllvB9+oO3WxDmxgNs1AEZfB1lwZKK6n1yWoKMgWm8Bk4EERtpvRyxpz&#10;G3r+pPtFKpUgHHM04ETaXOtYOvIYp6ElTt5X6DxKkl2lbYd9gvtGv2XZQnusOS04bGnvqPy+/HgD&#10;InY3exRHH8+34ePQu6x8x8KYyXjYrUAJDfIf/mufrYH5Yg6/Z9IR0Jsn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Hh2nz8MAAADcAAAADwAAAAAAAAAAAAAAAACYAgAAZHJzL2Rv&#10;d25yZXYueG1sUEsFBgAAAAAEAAQA9QAAAIgDAAAAAA==&#10;" filled="f" stroked="f">
                  <v:textbox style="mso-fit-shape-to-text:t">
                    <w:txbxContent>
                      <w:p w:rsidR="00095690" w:rsidRDefault="00CA20B4">
                        <w:r>
                          <w:rPr>
                            <w:noProof/>
                          </w:rPr>
                          <w:drawing>
                            <wp:inline distT="0" distB="0" distL="0" distR="0">
                              <wp:extent cx="180975" cy="1209675"/>
                              <wp:effectExtent l="0" t="0" r="9525" b="9525"/>
                              <wp:docPr id="18" name="Picture 11" descr="C:\xkang\MRI\Docs\Figs.bar\barRed1V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11" descr="C:\xkang\MRI\Docs\Figs.bar\barRed1V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9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 flipH="1">
                                        <a:off x="0" y="0"/>
                                        <a:ext cx="180975" cy="12096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  <v:shape id="Text Box 2" o:spid="_x0000_s1055" type="#_x0000_t202" style="position:absolute;left:56311;top:1828;width:4572;height:1404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3CSosQA&#10;AADcAAAADwAAAGRycy9kb3ducmV2LnhtbESPQWvCQBSE74L/YXlCb7qrtWJjNiItBU+VprXg7ZF9&#10;JsHs25Ddmvjvu0Khx2FmvmHS7WAbcaXO1441zGcKBHHhTM2lhq/Pt+kahA/IBhvHpOFGHrbZeJRi&#10;YlzPH3TNQykihH2CGqoQ2kRKX1Rk0c9cSxy9s+sshii7UpoO+wi3jVwotZIWa44LFbb0UlFxyX+s&#10;huP7+fS9VIfy1T61vRuUZPsstX6YDLsNiEBD+A//tfdGw+NqCfcz8QjI7Bc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NwkqLEAAAA3AAAAA8AAAAAAAAAAAAAAAAAmAIAAGRycy9k&#10;b3ducmV2LnhtbFBLBQYAAAAABAAEAPUAAACJAwAAAAA=&#10;" filled="f" stroked="f">
                  <v:textbox>
                    <w:txbxContent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  <w:r w:rsidRPr="00095690"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  <w:t>100</w:t>
                        </w:r>
                      </w:p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</w:p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</w:p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</w:p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  <w:r w:rsidRPr="00095690"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  <w:t>20</w:t>
                        </w:r>
                      </w:p>
                      <w:p w:rsid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</w:p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</w:pPr>
                      </w:p>
                      <w:p w:rsidR="00095690" w:rsidRPr="00095690" w:rsidRDefault="00095690" w:rsidP="00095690">
                        <w:pPr>
                          <w:rPr>
                            <w:rFonts w:ascii="Arial" w:hAnsi="Arial" w:cs="Arial"/>
                            <w:sz w:val="22"/>
                            <w:szCs w:val="22"/>
                          </w:rPr>
                        </w:pPr>
                        <w:r w:rsidRPr="00095690">
                          <w:rPr>
                            <w:rFonts w:ascii="Arial" w:hAnsi="Arial" w:cs="Arial"/>
                            <w:noProof/>
                            <w:sz w:val="22"/>
                            <w:szCs w:val="22"/>
                            <w:lang w:eastAsia="zh-CN"/>
                          </w:rPr>
                          <w:t>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>
                <wp:simplePos x="0" y="0"/>
                <wp:positionH relativeFrom="column">
                  <wp:posOffset>-162560</wp:posOffset>
                </wp:positionH>
                <wp:positionV relativeFrom="paragraph">
                  <wp:posOffset>3850640</wp:posOffset>
                </wp:positionV>
                <wp:extent cx="6172200" cy="1351915"/>
                <wp:effectExtent l="0" t="0" r="0" b="635"/>
                <wp:wrapNone/>
                <wp:docPr id="360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2200" cy="135191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663965" w:rsidRPr="002311F5" w:rsidRDefault="00663965" w:rsidP="00663965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  <w:r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Figure </w:t>
                            </w:r>
                            <w:r w:rsidR="00D5136A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4</w:t>
                            </w:r>
                            <w:r w:rsidRPr="002311F5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AC6938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Raw pCASL control image (A), CBF image (B</w:t>
                            </w:r>
                            <w:r w:rsidR="00A02E5F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, </w:t>
                            </w:r>
                            <w:r w:rsidR="00A02E5F" w:rsidRPr="00AC4F03">
                              <w:rPr>
                                <w:rFonts w:ascii="Arial" w:hAnsi="Arial" w:cs="Arial"/>
                                <w:i/>
                                <w:iCs/>
                                <w:color w:val="000000"/>
                                <w:sz w:val="22"/>
                                <w:szCs w:val="22"/>
                              </w:rPr>
                              <w:t>ml/100g/min</w:t>
                            </w:r>
                            <w:r w:rsidR="00AC6938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) in high resolution anatomical space, and mapping image (C) of the CBF data on the anatomical image</w:t>
                            </w:r>
                            <w:r w:rsidR="00A44495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for</w:t>
                            </w:r>
                            <w:r w:rsidR="00257A54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 a young control subject</w:t>
                            </w:r>
                            <w:r w:rsidR="00AC6938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56" type="#_x0000_t202" style="position:absolute;margin-left:-12.8pt;margin-top:303.2pt;width:486pt;height:106.45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" filled="f" stroked="f">
                <v:textbox>
                  <w:txbxContent>
                    <w:p w:rsidR="00663965" w:rsidRPr="002311F5" w:rsidRDefault="00663965" w:rsidP="00663965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  <w:r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Figure </w:t>
                      </w:r>
                      <w:r w:rsidR="00D5136A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4</w:t>
                      </w:r>
                      <w:r w:rsidRPr="002311F5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AC6938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Raw pCASL control image (A), CBF image (B</w:t>
                      </w:r>
                      <w:r w:rsidR="00A02E5F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, </w:t>
                      </w:r>
                      <w:r w:rsidR="00A02E5F" w:rsidRPr="00AC4F03">
                        <w:rPr>
                          <w:rFonts w:ascii="Arial" w:hAnsi="Arial" w:cs="Arial"/>
                          <w:i/>
                          <w:iCs/>
                          <w:color w:val="000000"/>
                          <w:sz w:val="22"/>
                          <w:szCs w:val="22"/>
                        </w:rPr>
                        <w:t>ml/100g/min</w:t>
                      </w:r>
                      <w:r w:rsidR="00AC6938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) in high resolution anatomical space, and mapping image (C) of the CBF data on the anatomical image</w:t>
                      </w:r>
                      <w:r w:rsidR="00A44495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for</w:t>
                      </w:r>
                      <w:r w:rsidR="00257A54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 a young control subject</w:t>
                      </w:r>
                      <w:r w:rsidR="00AC6938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</w:p>
                  </w:txbxContent>
                </v:textbox>
              </v:shape>
            </w:pict>
          </mc:Fallback>
        </mc:AlternateContent>
      </w:r>
      <w:r w:rsidR="00521DA4">
        <w:br w:type="page"/>
      </w:r>
    </w:p>
    <w:p w:rsidR="00D95E2A" w:rsidRDefault="00D95E2A"/>
    <w:p w:rsidR="00D95E2A" w:rsidRDefault="00CA20B4">
      <w:r>
        <w:rPr>
          <w:noProof/>
        </w:rPr>
        <mc:AlternateContent>
          <mc:Choice Requires="wpg">
            <w:drawing>
              <wp:anchor distT="0" distB="0" distL="114300" distR="114300" simplePos="0" relativeHeight="251664896" behindDoc="0" locked="0" layoutInCell="1" allowOverlap="1">
                <wp:simplePos x="0" y="0"/>
                <wp:positionH relativeFrom="column">
                  <wp:posOffset>-1078230</wp:posOffset>
                </wp:positionH>
                <wp:positionV relativeFrom="paragraph">
                  <wp:posOffset>-59690</wp:posOffset>
                </wp:positionV>
                <wp:extent cx="7717155" cy="5283200"/>
                <wp:effectExtent l="0" t="0" r="0" b="0"/>
                <wp:wrapNone/>
                <wp:docPr id="314" name="Group 3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717155" cy="5283200"/>
                          <a:chOff x="0" y="0"/>
                          <a:chExt cx="7717030" cy="5283200"/>
                        </a:xfrm>
                      </wpg:grpSpPr>
                      <wps:wsp>
                        <wps:cNvPr id="354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257578" y="0"/>
                            <a:ext cx="7002683" cy="528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431A44" w:rsidRDefault="00431A44" w:rsidP="00431A44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 w:rsidRPr="00E24C2A">
                                <w:rPr>
                                  <w:rFonts w:ascii="Arial" w:hAnsi="Arial" w:cs="Arial"/>
                                </w:rPr>
                                <w:t xml:space="preserve">                 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                 </w:t>
                              </w:r>
                              <w:r w:rsidRPr="00E24C2A">
                                <w:rPr>
                                  <w:rFonts w:ascii="Arial" w:hAnsi="Arial" w:cs="Arial"/>
                                </w:rPr>
                                <w:t>LH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                        CBF Reductions (%)                      RH</w:t>
                              </w:r>
                            </w:p>
                            <w:p w:rsidR="00431A44" w:rsidRDefault="00431A44" w:rsidP="00431A44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</w:rPr>
                                <w:t xml:space="preserve">          MC – YC                  </w:t>
                              </w:r>
                              <w:r w:rsidRPr="00C4272C">
                                <w:rPr>
                                  <w:rFonts w:ascii="Arial" w:hAnsi="Arial" w:cs="Arial"/>
                                </w:rPr>
                                <w:t xml:space="preserve">       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>A</w:t>
                              </w:r>
                              <w:r w:rsidRPr="00C4272C">
                                <w:rPr>
                                  <w:rFonts w:ascii="Arial" w:hAnsi="Arial" w:cs="Arial"/>
                                </w:rPr>
                                <w:t xml:space="preserve">C – YC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                   </w:t>
                              </w:r>
                              <w:r w:rsidRPr="00C4272C">
                                <w:rPr>
                                  <w:rFonts w:ascii="Arial" w:hAnsi="Arial" w:cs="Arial"/>
                                </w:rPr>
                                <w:t xml:space="preserve">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  </w:t>
                              </w:r>
                              <w:r w:rsidRPr="00C4272C">
                                <w:rPr>
                                  <w:rFonts w:ascii="Arial" w:hAnsi="Arial" w:cs="Arial"/>
                                </w:rPr>
                                <w:t xml:space="preserve"> MC – YC                 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 xml:space="preserve">  </w:t>
                              </w:r>
                              <w:r w:rsidRPr="00C4272C">
                                <w:rPr>
                                  <w:rFonts w:ascii="Arial" w:hAnsi="Arial" w:cs="Arial"/>
                                </w:rPr>
                                <w:t xml:space="preserve">  AC – YC </w:t>
                              </w:r>
                            </w:p>
                            <w:p w:rsidR="00431A44" w:rsidRDefault="00CA20B4" w:rsidP="00431A44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19" name="Picture 320" descr="C:\xkang\ASL_acpc\Figs\MC-YC.fs.lh.CBF-adj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0" descr="C:\xkang\ASL_acpc\Figs\MC-YC.fs.lh.CBF-adj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0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0" name="Picture 321" descr="C:\xkang\ASL_acpc\Figs\AC-YC.fs.lh.CBF-adj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1" descr="C:\xkang\ASL_acpc\Figs\AC-YC.fs.lh.CBF-adj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1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Arial" w:hAnsi="Arial" w:cs="Arial"/>
                                </w:rPr>
                                <w:t xml:space="preserve">   </w:t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1" name="Picture 44" descr="C:\xkang\ASL_acpc\Figs\MC-YC.fs.rh.CBF-adj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44" descr="C:\xkang\ASL_acpc\Figs\MC-YC.fs.rh.CBF-adj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2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2" name="Picture 289" descr="C:\xkang\ASL_acpc\Figs\AC-YC.fs.rh.CBF-adj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89" descr="C:\xkang\ASL_acpc\Figs\AC-YC.fs.rh.CBF-adj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3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:rsidR="00431A44" w:rsidRDefault="00431A44" w:rsidP="00431A44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</w:p>
                            <w:p w:rsidR="00431A44" w:rsidRPr="008D4569" w:rsidRDefault="00CA20B4" w:rsidP="00431A44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3" name="Picture 322" descr="C:\xkang\ASL_acpc\Figs\MC-YC.fs.lh.CBF-adj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2" descr="C:\xkang\ASL_acpc\Figs\MC-YC.fs.lh.CBF-adj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4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4" name="Picture 323" descr="C:\xkang\ASL_acpc\Figs\AC-YC.fs.lh.CBF-adj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3" descr="C:\xkang\ASL_acpc\Figs\AC-YC.fs.lh.CBF-adj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5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Arial" w:hAnsi="Arial" w:cs="Arial"/>
                                </w:rPr>
                                <w:t xml:space="preserve">   </w:t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5" name="Picture 324" descr="C:\xkang\ASL_acpc\Figs\MC-YC.fs.rh.CBF-adj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4" descr="C:\xkang\ASL_acpc\Figs\MC-YC.fs.rh.CBF-adj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6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ascii="Arial" w:hAnsi="Arial" w:cs="Arial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6" name="Picture 290" descr="C:\xkang\ASL_acpc\Figs\AC-YC.fs.rh.CBF-adj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90" descr="C:\xkang\ASL_acpc\Figs\AC-YC.fs.rh.CBF-adj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:rsidR="00431A44" w:rsidRDefault="00431A44" w:rsidP="00431A44">
                              <w:pPr>
                                <w:rPr>
                                  <w:rFonts w:ascii="Helvetica" w:hAnsi="Helvetica"/>
                                </w:rPr>
                              </w:pPr>
                            </w:p>
                            <w:p w:rsidR="00431A44" w:rsidRDefault="00431A44" w:rsidP="00431A44">
                              <w:pPr>
                                <w:rPr>
                                  <w:rFonts w:ascii="Helvetica" w:hAnsi="Helvetica"/>
                                </w:rPr>
                              </w:pPr>
                            </w:p>
                            <w:p w:rsidR="00431A44" w:rsidRDefault="00CA20B4" w:rsidP="00431A44">
                              <w:pPr>
                                <w:rPr>
                                  <w:rFonts w:ascii="Helvetica" w:hAnsi="Helvetica"/>
                                </w:rPr>
                              </w:pP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7" name="Picture 325" descr="C:\xkang\ASL_acpc\Figs\MC-YC.fs.lh.CBF-adj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5" descr="C:\xkang\ASL_acpc\Figs\MC-YC.fs.lh.CBF-adj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8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Helvetica" w:hAnsi="Helvetica"/>
                                </w:rPr>
                                <w:t xml:space="preserve"> </w:t>
                              </w: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8" name="Picture 63" descr="C:\xkang\ASL_acpc\Figs\AC-YC.fs.lh.CBF-adj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63" descr="C:\xkang\ASL_acpc\Figs\AC-YC.fs.lh.CBF-adj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9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Helvetica" w:hAnsi="Helvetica"/>
                                </w:rPr>
                                <w:t xml:space="preserve">  </w:t>
                              </w: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29" name="Picture 326" descr="C:\xkang\ASL_acpc\Figs\MC-YC.fs.rh.CBF-adj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6" descr="C:\xkang\ASL_acpc\Figs\MC-YC.fs.rh.CBF-adj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0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Helvetica" w:hAnsi="Helvetica"/>
                                </w:rPr>
                                <w:t xml:space="preserve"> </w:t>
                              </w: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30" name="Picture 292" descr="C:\xkang\ASL_acpc\Figs\AC-YC.fs.rh.CBF-adj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92" descr="C:\xkang\ASL_acpc\Figs\AC-YC.fs.rh.CBF-adj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1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:rsidR="00431A44" w:rsidRDefault="00431A44" w:rsidP="00431A44">
                              <w:pPr>
                                <w:rPr>
                                  <w:rFonts w:ascii="Helvetica" w:hAnsi="Helvetica"/>
                                </w:rPr>
                              </w:pPr>
                            </w:p>
                            <w:p w:rsidR="00431A44" w:rsidRDefault="00CA20B4" w:rsidP="00431A44">
                              <w:pPr>
                                <w:rPr>
                                  <w:rFonts w:ascii="Helvetica" w:hAnsi="Helvetica"/>
                                </w:rPr>
                              </w:pP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31" name="Picture 327" descr="C:\xkang\ASL_acpc\Figs\MC-YC.fs.lh.CBF-adj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27" descr="C:\xkang\ASL_acpc\Figs\MC-YC.fs.lh.CBF-adj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2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Helvetica" w:hAnsi="Helvetica"/>
                                </w:rPr>
                                <w:t xml:space="preserve"> </w:t>
                              </w: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32" name="Picture 288" descr="C:\xkang\ASL_acpc\Figs\AC-YC.fs.lh.CBF-adj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88" descr="C:\xkang\ASL_acpc\Figs\AC-YC.fs.lh.CBF-adj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3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Helvetica" w:hAnsi="Helvetica"/>
                                </w:rPr>
                                <w:t xml:space="preserve">  </w:t>
                              </w: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33" name="Picture 56" descr="C:\xkang\ASL_acpc\Figs\MC-YC.fs.rh.CBF-adj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56" descr="C:\xkang\ASL_acpc\Figs\MC-YC.fs.rh.CBF-adj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4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431A44">
                                <w:rPr>
                                  <w:rFonts w:ascii="Helvetica" w:hAnsi="Helvetica"/>
                                </w:rPr>
                                <w:t xml:space="preserve"> </w:t>
                              </w:r>
                              <w:r>
                                <w:rPr>
                                  <w:rFonts w:ascii="Helvetica" w:hAnsi="Helvetica"/>
                                  <w:noProof/>
                                </w:rPr>
                                <w:drawing>
                                  <wp:inline distT="0" distB="0" distL="0" distR="0">
                                    <wp:extent cx="1647825" cy="990600"/>
                                    <wp:effectExtent l="0" t="0" r="9525" b="0"/>
                                    <wp:docPr id="34" name="Picture 313" descr="C:\xkang\ASL_acpc\Figs\AC-YC.fs.rh.CBF-adj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13" descr="C:\xkang\ASL_acpc\Figs\AC-YC.fs.rh.CBF-adj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5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647825" cy="9906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:rsidR="00431A44" w:rsidRDefault="00431A44" w:rsidP="00431A44">
                              <w:r>
                                <w:t xml:space="preserve">  </w:t>
                              </w:r>
                            </w:p>
                            <w:p w:rsidR="00431A44" w:rsidRPr="00E1201C" w:rsidRDefault="00431A44" w:rsidP="00431A44">
                              <w:r>
                                <w:t xml:space="preserve">  </w:t>
                              </w:r>
                            </w:p>
                            <w:p w:rsidR="00431A44" w:rsidRDefault="00431A44" w:rsidP="00431A44">
                              <w:r>
                                <w:t xml:space="preserve">  </w:t>
                              </w:r>
                            </w:p>
                            <w:p w:rsidR="00431A44" w:rsidRDefault="00431A44" w:rsidP="00431A44">
                              <w:r>
                                <w:t xml:space="preserve"> 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g:grpSp>
                        <wpg:cNvPr id="355" name="Group 14"/>
                        <wpg:cNvGrpSpPr>
                          <a:grpSpLocks/>
                        </wpg:cNvGrpSpPr>
                        <wpg:grpSpPr bwMode="auto">
                          <a:xfrm>
                            <a:off x="7031865" y="1970467"/>
                            <a:ext cx="685165" cy="1485265"/>
                            <a:chOff x="10260" y="6660"/>
                            <a:chExt cx="1080" cy="2340"/>
                          </a:xfrm>
                        </wpg:grpSpPr>
                        <wps:wsp>
                          <wps:cNvPr id="356" name="Text Box 1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260" y="6756"/>
                              <a:ext cx="571" cy="21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431A44" w:rsidRDefault="00CA20B4" w:rsidP="00431A44"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>
                                      <wp:extent cx="171450" cy="1266825"/>
                                      <wp:effectExtent l="0" t="0" r="0" b="9525"/>
                                      <wp:docPr id="35" name="Picture 52" descr="CgDiffBar1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52" descr="CgDiffBar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3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71450" cy="126682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p w:rsidR="00431A44" w:rsidRDefault="00431A44" w:rsidP="00431A44"/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57" name="Text Box 16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620" y="6660"/>
                              <a:ext cx="720" cy="234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60</w:t>
                                </w: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16"/>
                                    <w:szCs w:val="16"/>
                                  </w:rPr>
                                </w:pP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16"/>
                                    <w:szCs w:val="16"/>
                                  </w:rPr>
                                </w:pP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16"/>
                                    <w:szCs w:val="16"/>
                                  </w:rPr>
                                </w:pP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10</w:t>
                                </w: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0</w:t>
                                </w:r>
                              </w:p>
                              <w:p w:rsidR="00431A44" w:rsidRPr="001C6ED9" w:rsidRDefault="00431A44" w:rsidP="00431A44">
                                <w:pPr>
                                  <w:pStyle w:val="Header"/>
                                  <w:tabs>
                                    <w:tab w:val="clear" w:pos="4320"/>
                                    <w:tab w:val="clear" w:pos="8640"/>
                                  </w:tabs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-10</w:t>
                                </w:r>
                              </w:p>
                              <w:p w:rsidR="00431A44" w:rsidRDefault="00431A44" w:rsidP="00431A44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</w:p>
                              <w:p w:rsidR="00431A44" w:rsidRPr="001C6ED9" w:rsidRDefault="00431A44" w:rsidP="00431A44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-6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35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759853"/>
                            <a:ext cx="396874" cy="117284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31A44" w:rsidRPr="00731BA6" w:rsidRDefault="00431A44" w:rsidP="00431A44">
                              <w:pPr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</w:pPr>
                              <w:r w:rsidRPr="00731BA6"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  <w:t>Surface S</w:t>
                              </w:r>
                              <w:r>
                                <w:rPr>
                                  <w:rFonts w:ascii="Arial" w:hAnsi="Arial" w:cs="Arial"/>
                                  <w:sz w:val="28"/>
                                  <w:szCs w:val="28"/>
                                  <w:vertAlign w:val="subscript"/>
                                </w:rPr>
                                <w:t>-2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>
                          <a:spAutoFit/>
                        </wps:bodyPr>
                      </wps:wsp>
                      <wps:wsp>
                        <wps:cNvPr id="35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2878" y="3374265"/>
                            <a:ext cx="396874" cy="117284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31A44" w:rsidRPr="00731BA6" w:rsidRDefault="00431A44" w:rsidP="00431A44">
                              <w:pPr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</w:pPr>
                              <w:r w:rsidRPr="00731BA6"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  <w:t>Surface S</w:t>
                              </w:r>
                              <w:r>
                                <w:rPr>
                                  <w:rFonts w:ascii="Arial" w:hAnsi="Arial" w:cs="Arial"/>
                                  <w:sz w:val="28"/>
                                  <w:szCs w:val="28"/>
                                  <w:vertAlign w:val="subscript"/>
                                </w:rPr>
                                <w:t>m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314" o:spid="_x0000_s1057" style="position:absolute;margin-left:-84.9pt;margin-top:-4.7pt;width:607.65pt;height:416pt;z-index:251664896" coordsize="77170,528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">
                <v:shape id="Text Box 8" o:spid="_x0000_s1058" type="#_x0000_t202" style="position:absolute;left:2575;width:70027;height:5283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RxYH8QA&#10;AADcAAAADwAAAGRycy9kb3ducmV2LnhtbESPQWvCQBSE74L/YXlCb3VXq8XGbERaCp4qTWvB2yP7&#10;TILZtyG7NfHfd4WCx2FmvmHSzWAbcaHO1441zKYKBHHhTM2lhu+v98cVCB+QDTaOScOVPGyy8SjF&#10;xLieP+mSh1JECPsENVQhtImUvqjIop+6ljh6J9dZDFF2pTQd9hFuGzlX6llarDkuVNjSa0XFOf+1&#10;Gg4fp+PPQu3LN7tsezcoyfZFav0wGbZrEIGGcA//t3dGw9NyAbcz8QjI7A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0cWB/EAAAA3AAAAA8AAAAAAAAAAAAAAAAAmAIAAGRycy9k&#10;b3ducmV2LnhtbFBLBQYAAAAABAAEAPUAAACJAwAAAAA=&#10;" filled="f" stroked="f">
                  <v:textbox>
                    <w:txbxContent>
                      <w:p w:rsidR="00431A44" w:rsidRDefault="00431A44" w:rsidP="00431A44">
                        <w:pPr>
                          <w:rPr>
                            <w:rFonts w:ascii="Arial" w:hAnsi="Arial" w:cs="Arial"/>
                          </w:rPr>
                        </w:pPr>
                        <w:r w:rsidRPr="00E24C2A">
                          <w:rPr>
                            <w:rFonts w:ascii="Arial" w:hAnsi="Arial" w:cs="Arial"/>
                          </w:rPr>
                          <w:t xml:space="preserve">                    </w:t>
                        </w:r>
                        <w:r>
                          <w:rPr>
                            <w:rFonts w:ascii="Arial" w:hAnsi="Arial" w:cs="Arial"/>
                          </w:rPr>
                          <w:t xml:space="preserve">                 </w:t>
                        </w:r>
                        <w:r w:rsidRPr="00E24C2A">
                          <w:rPr>
                            <w:rFonts w:ascii="Arial" w:hAnsi="Arial" w:cs="Arial"/>
                          </w:rPr>
                          <w:t>LH</w:t>
                        </w:r>
                        <w:r>
                          <w:rPr>
                            <w:rFonts w:ascii="Arial" w:hAnsi="Arial" w:cs="Arial"/>
                          </w:rPr>
                          <w:t xml:space="preserve">                        CBF Reductions (%)                      RH</w:t>
                        </w:r>
                      </w:p>
                      <w:p w:rsidR="00431A44" w:rsidRDefault="00431A44" w:rsidP="00431A44">
                        <w:pPr>
                          <w:rPr>
                            <w:rFonts w:ascii="Arial" w:hAnsi="Arial" w:cs="Arial"/>
                          </w:rPr>
                        </w:pPr>
                        <w:r>
                          <w:rPr>
                            <w:rFonts w:ascii="Arial" w:hAnsi="Arial" w:cs="Arial"/>
                          </w:rPr>
                          <w:t xml:space="preserve">          MC – YC                  </w:t>
                        </w:r>
                        <w:r w:rsidRPr="00C4272C">
                          <w:rPr>
                            <w:rFonts w:ascii="Arial" w:hAnsi="Arial" w:cs="Arial"/>
                          </w:rPr>
                          <w:t xml:space="preserve">          </w:t>
                        </w:r>
                        <w:r>
                          <w:rPr>
                            <w:rFonts w:ascii="Arial" w:hAnsi="Arial" w:cs="Arial"/>
                          </w:rPr>
                          <w:t>A</w:t>
                        </w:r>
                        <w:r w:rsidRPr="00C4272C">
                          <w:rPr>
                            <w:rFonts w:ascii="Arial" w:hAnsi="Arial" w:cs="Arial"/>
                          </w:rPr>
                          <w:t xml:space="preserve">C – YC </w:t>
                        </w:r>
                        <w:r>
                          <w:rPr>
                            <w:rFonts w:ascii="Arial" w:hAnsi="Arial" w:cs="Arial"/>
                          </w:rPr>
                          <w:t xml:space="preserve">                   </w:t>
                        </w:r>
                        <w:r w:rsidRPr="00C4272C">
                          <w:rPr>
                            <w:rFonts w:ascii="Arial" w:hAnsi="Arial" w:cs="Arial"/>
                          </w:rPr>
                          <w:t xml:space="preserve">  </w:t>
                        </w:r>
                        <w:r>
                          <w:rPr>
                            <w:rFonts w:ascii="Arial" w:hAnsi="Arial" w:cs="Arial"/>
                          </w:rPr>
                          <w:t xml:space="preserve">  </w:t>
                        </w:r>
                        <w:r w:rsidRPr="00C4272C">
                          <w:rPr>
                            <w:rFonts w:ascii="Arial" w:hAnsi="Arial" w:cs="Arial"/>
                          </w:rPr>
                          <w:t xml:space="preserve"> MC – YC                    </w:t>
                        </w:r>
                        <w:r>
                          <w:rPr>
                            <w:rFonts w:ascii="Arial" w:hAnsi="Arial" w:cs="Arial"/>
                          </w:rPr>
                          <w:t xml:space="preserve">  </w:t>
                        </w:r>
                        <w:r w:rsidRPr="00C4272C">
                          <w:rPr>
                            <w:rFonts w:ascii="Arial" w:hAnsi="Arial" w:cs="Arial"/>
                          </w:rPr>
                          <w:t xml:space="preserve">  AC – YC </w:t>
                        </w:r>
                      </w:p>
                      <w:p w:rsidR="00431A44" w:rsidRDefault="00CA20B4" w:rsidP="00431A44">
                        <w:pPr>
                          <w:rPr>
                            <w:rFonts w:ascii="Arial" w:hAnsi="Arial" w:cs="Arial"/>
                          </w:rPr>
                        </w:pP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19" name="Picture 320" descr="C:\xkang\ASL_acpc\Figs\MC-YC.fs.lh.CBF-adj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0" descr="C:\xkang\ASL_acpc\Figs\MC-YC.fs.lh.CBF-adj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0" name="Picture 321" descr="C:\xkang\ASL_acpc\Figs\AC-YC.fs.lh.CBF-adj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1" descr="C:\xkang\ASL_acpc\Figs\AC-YC.fs.lh.CBF-adj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Arial" w:hAnsi="Arial" w:cs="Arial"/>
                          </w:rPr>
                          <w:t xml:space="preserve">   </w:t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1" name="Picture 44" descr="C:\xkang\ASL_acpc\Figs\MC-YC.fs.rh.CBF-adj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44" descr="C:\xkang\ASL_acpc\Figs\MC-YC.fs.rh.CBF-adj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2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2" name="Picture 289" descr="C:\xkang\ASL_acpc\Figs\AC-YC.fs.rh.CBF-adj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89" descr="C:\xkang\ASL_acpc\Figs\AC-YC.fs.rh.CBF-adj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3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:rsidR="00431A44" w:rsidRDefault="00431A44" w:rsidP="00431A44">
                        <w:pPr>
                          <w:rPr>
                            <w:rFonts w:ascii="Arial" w:hAnsi="Arial" w:cs="Arial"/>
                          </w:rPr>
                        </w:pPr>
                      </w:p>
                      <w:p w:rsidR="00431A44" w:rsidRPr="008D4569" w:rsidRDefault="00CA20B4" w:rsidP="00431A44">
                        <w:pPr>
                          <w:rPr>
                            <w:rFonts w:ascii="Arial" w:hAnsi="Arial" w:cs="Arial"/>
                          </w:rPr>
                        </w:pP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3" name="Picture 322" descr="C:\xkang\ASL_acpc\Figs\MC-YC.fs.lh.CBF-adj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2" descr="C:\xkang\ASL_acpc\Figs\MC-YC.fs.lh.CBF-adj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4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4" name="Picture 323" descr="C:\xkang\ASL_acpc\Figs\AC-YC.fs.lh.CBF-adj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3" descr="C:\xkang\ASL_acpc\Figs\AC-YC.fs.lh.CBF-adj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5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Arial" w:hAnsi="Arial" w:cs="Arial"/>
                          </w:rPr>
                          <w:t xml:space="preserve">   </w:t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5" name="Picture 324" descr="C:\xkang\ASL_acpc\Figs\MC-YC.fs.rh.CBF-adj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4" descr="C:\xkang\ASL_acpc\Figs\MC-YC.fs.rh.CBF-adj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6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ascii="Arial" w:hAnsi="Arial" w:cs="Arial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6" name="Picture 290" descr="C:\xkang\ASL_acpc\Figs\AC-YC.fs.rh.CBF-adj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90" descr="C:\xkang\ASL_acpc\Figs\AC-YC.fs.rh.CBF-adj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:rsidR="00431A44" w:rsidRDefault="00431A44" w:rsidP="00431A44">
                        <w:pPr>
                          <w:rPr>
                            <w:rFonts w:ascii="Helvetica" w:hAnsi="Helvetica"/>
                          </w:rPr>
                        </w:pPr>
                      </w:p>
                      <w:p w:rsidR="00431A44" w:rsidRDefault="00431A44" w:rsidP="00431A44">
                        <w:pPr>
                          <w:rPr>
                            <w:rFonts w:ascii="Helvetica" w:hAnsi="Helvetica"/>
                          </w:rPr>
                        </w:pPr>
                      </w:p>
                      <w:p w:rsidR="00431A44" w:rsidRDefault="00CA20B4" w:rsidP="00431A44">
                        <w:pPr>
                          <w:rPr>
                            <w:rFonts w:ascii="Helvetica" w:hAnsi="Helvetica"/>
                          </w:rPr>
                        </w:pP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7" name="Picture 325" descr="C:\xkang\ASL_acpc\Figs\MC-YC.fs.lh.CBF-adj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5" descr="C:\xkang\ASL_acpc\Figs\MC-YC.fs.lh.CBF-adj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8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Helvetica" w:hAnsi="Helvetica"/>
                          </w:rPr>
                          <w:t xml:space="preserve"> </w:t>
                        </w: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8" name="Picture 63" descr="C:\xkang\ASL_acpc\Figs\AC-YC.fs.lh.CBF-adj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63" descr="C:\xkang\ASL_acpc\Figs\AC-YC.fs.lh.CBF-adj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9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Helvetica" w:hAnsi="Helvetica"/>
                          </w:rPr>
                          <w:t xml:space="preserve">  </w:t>
                        </w: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29" name="Picture 326" descr="C:\xkang\ASL_acpc\Figs\MC-YC.fs.rh.CBF-adj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6" descr="C:\xkang\ASL_acpc\Figs\MC-YC.fs.rh.CBF-adj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Helvetica" w:hAnsi="Helvetica"/>
                          </w:rPr>
                          <w:t xml:space="preserve"> </w:t>
                        </w: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30" name="Picture 292" descr="C:\xkang\ASL_acpc\Figs\AC-YC.fs.rh.CBF-adj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92" descr="C:\xkang\ASL_acpc\Figs\AC-YC.fs.rh.CBF-adj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:rsidR="00431A44" w:rsidRDefault="00431A44" w:rsidP="00431A44">
                        <w:pPr>
                          <w:rPr>
                            <w:rFonts w:ascii="Helvetica" w:hAnsi="Helvetica"/>
                          </w:rPr>
                        </w:pPr>
                      </w:p>
                      <w:p w:rsidR="00431A44" w:rsidRDefault="00CA20B4" w:rsidP="00431A44">
                        <w:pPr>
                          <w:rPr>
                            <w:rFonts w:ascii="Helvetica" w:hAnsi="Helvetica"/>
                          </w:rPr>
                        </w:pP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31" name="Picture 327" descr="C:\xkang\ASL_acpc\Figs\MC-YC.fs.lh.CBF-adj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27" descr="C:\xkang\ASL_acpc\Figs\MC-YC.fs.lh.CBF-adj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2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Helvetica" w:hAnsi="Helvetica"/>
                          </w:rPr>
                          <w:t xml:space="preserve"> </w:t>
                        </w: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32" name="Picture 288" descr="C:\xkang\ASL_acpc\Figs\AC-YC.fs.lh.CBF-adj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88" descr="C:\xkang\ASL_acpc\Figs\AC-YC.fs.lh.CBF-adj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3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Helvetica" w:hAnsi="Helvetica"/>
                          </w:rPr>
                          <w:t xml:space="preserve">  </w:t>
                        </w: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33" name="Picture 56" descr="C:\xkang\ASL_acpc\Figs\MC-YC.fs.rh.CBF-adj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56" descr="C:\xkang\ASL_acpc\Figs\MC-YC.fs.rh.CBF-adj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4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431A44">
                          <w:rPr>
                            <w:rFonts w:ascii="Helvetica" w:hAnsi="Helvetica"/>
                          </w:rPr>
                          <w:t xml:space="preserve"> </w:t>
                        </w:r>
                        <w:r>
                          <w:rPr>
                            <w:rFonts w:ascii="Helvetica" w:hAnsi="Helvetica"/>
                            <w:noProof/>
                          </w:rPr>
                          <w:drawing>
                            <wp:inline distT="0" distB="0" distL="0" distR="0">
                              <wp:extent cx="1647825" cy="990600"/>
                              <wp:effectExtent l="0" t="0" r="9525" b="0"/>
                              <wp:docPr id="34" name="Picture 313" descr="C:\xkang\ASL_acpc\Figs\AC-YC.fs.rh.CBF-adj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13" descr="C:\xkang\ASL_acpc\Figs\AC-YC.fs.rh.CBF-adj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5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647825" cy="9906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:rsidR="00431A44" w:rsidRDefault="00431A44" w:rsidP="00431A44">
                        <w:r>
                          <w:t xml:space="preserve">  </w:t>
                        </w:r>
                      </w:p>
                      <w:p w:rsidR="00431A44" w:rsidRPr="00E1201C" w:rsidRDefault="00431A44" w:rsidP="00431A44">
                        <w:r>
                          <w:t xml:space="preserve">  </w:t>
                        </w:r>
                      </w:p>
                      <w:p w:rsidR="00431A44" w:rsidRDefault="00431A44" w:rsidP="00431A44">
                        <w:r>
                          <w:t xml:space="preserve">  </w:t>
                        </w:r>
                      </w:p>
                      <w:p w:rsidR="00431A44" w:rsidRDefault="00431A44" w:rsidP="00431A44">
                        <w:r>
                          <w:t xml:space="preserve">  </w:t>
                        </w:r>
                      </w:p>
                    </w:txbxContent>
                  </v:textbox>
                </v:shape>
                <v:group id="Group 14" o:spid="_x0000_s1059" style="position:absolute;left:70318;top:19704;width:6852;height:14853" coordorigin="10260,6660" coordsize="1080,234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5cR4OMQAAADcAAAA&#10;DwAAAAAAAAAAAAAAAACqAgAAZHJzL2Rvd25yZXYueG1sUEsFBgAAAAAEAAQA+gAAAJsDAAAAAA==&#10;">
                  <v:shape id="Text Box 15" o:spid="_x0000_s1060" type="#_x0000_t202" style="position:absolute;left:10260;top:6756;width:571;height:213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oJj88QA&#10;AADcAAAADwAAAGRycy9kb3ducmV2LnhtbESPQWvCQBSE7wX/w/KE3uquVsXGbERaCp5aTGvB2yP7&#10;TILZtyG7NfHfu4WCx2FmvmHSzWAbcaHO1441TCcKBHHhTM2lhu+v96cVCB+QDTaOScOVPGyy0UOK&#10;iXE97+mSh1JECPsENVQhtImUvqjIop+4ljh6J9dZDFF2pTQd9hFuGzlTaikt1hwXKmzptaLinP9a&#10;DYeP0/Fnrj7LN7toezcoyfZFav04HrZrEIGGcA//t3dGw/NiCX9n4hGQ2Q0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KCY/PEAAAA3AAAAA8AAAAAAAAAAAAAAAAAmAIAAGRycy9k&#10;b3ducmV2LnhtbFBLBQYAAAAABAAEAPUAAACJAwAAAAA=&#10;" filled="f" stroked="f">
                    <v:textbox>
                      <w:txbxContent>
                        <w:p w:rsidR="00431A44" w:rsidRDefault="00CA20B4" w:rsidP="00431A44">
                          <w:r>
                            <w:rPr>
                              <w:noProof/>
                            </w:rPr>
                            <w:drawing>
                              <wp:inline distT="0" distB="0" distL="0" distR="0">
                                <wp:extent cx="171450" cy="1266825"/>
                                <wp:effectExtent l="0" t="0" r="0" b="9525"/>
                                <wp:docPr id="35" name="Picture 52" descr="CgDiffBar1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52" descr="CgDiffBar1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36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71450" cy="126682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  <w:p w:rsidR="00431A44" w:rsidRDefault="00431A44" w:rsidP="00431A44"/>
                      </w:txbxContent>
                    </v:textbox>
                  </v:shape>
                  <v:shape id="Text Box 16" o:spid="_x0000_s1061" type="#_x0000_t202" style="position:absolute;left:10620;top:6660;width:720;height:23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c7GaMQA&#10;AADcAAAADwAAAGRycy9kb3ducmV2LnhtbESPSWvDMBSE74X8B/EKuSVSlyx1rYTSUsgppdkgt4f1&#10;vBDryVhK7P77KBDocZiZb5h02dtaXKj1lWMNT2MFgjhzpuJCw277PZqD8AHZYO2YNPyRh+Vi8JBi&#10;YlzHv3TZhEJECPsENZQhNImUPivJoh+7hjh6uWsthijbQpoWuwi3tXxWaiotVhwXSmzos6TstDlb&#10;Dft1fjy8qp/iy06azvVKsn2TWg8f+493EIH68B++t1dGw8tkBrcz8QjIxR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3OxmjEAAAA3AAAAA8AAAAAAAAAAAAAAAAAmAIAAGRycy9k&#10;b3ducmV2LnhtbFBLBQYAAAAABAAEAPUAAACJAwAAAAA=&#10;" filled="f" stroked="f">
                    <v:textbox>
                      <w:txbxContent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60</w:t>
                          </w: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</w:pP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</w:pP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</w:pP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10</w:t>
                          </w: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0</w:t>
                          </w:r>
                        </w:p>
                        <w:p w:rsidR="00431A44" w:rsidRPr="001C6ED9" w:rsidRDefault="00431A44" w:rsidP="00431A44">
                          <w:pPr>
                            <w:pStyle w:val="Header"/>
                            <w:tabs>
                              <w:tab w:val="clear" w:pos="4320"/>
                              <w:tab w:val="clear" w:pos="8640"/>
                            </w:tabs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-10</w:t>
                          </w:r>
                        </w:p>
                        <w:p w:rsidR="00431A44" w:rsidRDefault="00431A44" w:rsidP="00431A44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</w:p>
                        <w:p w:rsidR="00431A44" w:rsidRPr="001C6ED9" w:rsidRDefault="00431A44" w:rsidP="00431A44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-60</w:t>
                          </w:r>
                        </w:p>
                      </w:txbxContent>
                    </v:textbox>
                  </v:shape>
                </v:group>
                <v:shape id="Text Box 2" o:spid="_x0000_s1062" type="#_x0000_t202" style="position:absolute;top:7598;width:3968;height:1172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ZpZtMIA&#10;AADcAAAADwAAAGRycy9kb3ducmV2LnhtbERPXWvCMBR9F/wP4Qp702Td1FGN4gYDRTbQCb5emru2&#10;2NyUJLPdvzcPgo+H871c97YRV/KhdqzheaJAEBfO1FxqOP18jt9AhIhssHFMGv4pwHo1HCwxN67j&#10;A12PsRQphEOOGqoY21zKUFRkMUxcS5y4X+ctxgR9KY3HLoXbRmZKzaTFmlNDhS19VFRcjn9WQ3b+&#10;flfFxb2q7KvbbOfoT4fdXuunUb9ZgIjUx4f47t4aDS/TtDadSUdArm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dmlm0wgAAANwAAAAPAAAAAAAAAAAAAAAAAJgCAABkcnMvZG93&#10;bnJldi54bWxQSwUGAAAAAAQABAD1AAAAhwMAAAAA&#10;" filled="f" stroked="f">
                  <v:textbox style="layout-flow:vertical;mso-layout-flow-alt:bottom-to-top;mso-fit-shape-to-text:t">
                    <w:txbxContent>
                      <w:p w:rsidR="00431A44" w:rsidRPr="00731BA6" w:rsidRDefault="00431A44" w:rsidP="00431A44">
                        <w:pPr>
                          <w:rPr>
                            <w:rFonts w:ascii="Arial" w:hAnsi="Arial" w:cs="Arial"/>
                            <w:sz w:val="28"/>
                            <w:szCs w:val="28"/>
                          </w:rPr>
                        </w:pPr>
                        <w:r w:rsidRPr="00731BA6">
                          <w:rPr>
                            <w:rFonts w:ascii="Arial" w:hAnsi="Arial" w:cs="Arial"/>
                            <w:sz w:val="28"/>
                            <w:szCs w:val="28"/>
                          </w:rPr>
                          <w:t>Surface S</w:t>
                        </w:r>
                        <w:r>
                          <w:rPr>
                            <w:rFonts w:ascii="Arial" w:hAnsi="Arial" w:cs="Arial"/>
                            <w:sz w:val="28"/>
                            <w:szCs w:val="28"/>
                            <w:vertAlign w:val="subscript"/>
                          </w:rPr>
                          <w:t>-2</w:t>
                        </w:r>
                      </w:p>
                    </w:txbxContent>
                  </v:textbox>
                </v:shape>
                <v:shape id="Text Box 2" o:spid="_x0000_s1063" type="#_x0000_t202" style="position:absolute;left:128;top:33742;width:3969;height:1172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tb8L8YA&#10;AADcAAAADwAAAGRycy9kb3ducmV2LnhtbESPUUvDMBSF34X9h3AHvrlkVafrmo0pCBNxsFnw9dLc&#10;tWXNTUniWv+9EQQfD+ec73CKzWg7cSEfWsca5jMFgrhypuVaQ/nxcvMIIkRkg51j0vBNATbryVWB&#10;uXEDH+hyjLVIEA45amhi7HMpQ9WQxTBzPXHyTs5bjEn6WhqPQ4LbTmZKLaTFltNCgz09N1Sdj19W&#10;Q/a5f1LV2d2p7H3Y7h7Ql4fXN62vp+N2BSLSGP/Df+2d0XB7v4TfM+kIyPUP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Mtb8L8YAAADcAAAADwAAAAAAAAAAAAAAAACYAgAAZHJz&#10;L2Rvd25yZXYueG1sUEsFBgAAAAAEAAQA9QAAAIsDAAAAAA==&#10;" filled="f" stroked="f">
                  <v:textbox style="layout-flow:vertical;mso-layout-flow-alt:bottom-to-top;mso-fit-shape-to-text:t">
                    <w:txbxContent>
                      <w:p w:rsidR="00431A44" w:rsidRPr="00731BA6" w:rsidRDefault="00431A44" w:rsidP="00431A44">
                        <w:pPr>
                          <w:rPr>
                            <w:rFonts w:ascii="Arial" w:hAnsi="Arial" w:cs="Arial"/>
                            <w:sz w:val="28"/>
                            <w:szCs w:val="28"/>
                          </w:rPr>
                        </w:pPr>
                        <w:r w:rsidRPr="00731BA6">
                          <w:rPr>
                            <w:rFonts w:ascii="Arial" w:hAnsi="Arial" w:cs="Arial"/>
                            <w:sz w:val="28"/>
                            <w:szCs w:val="28"/>
                          </w:rPr>
                          <w:t>Surface S</w:t>
                        </w:r>
                        <w:r>
                          <w:rPr>
                            <w:rFonts w:ascii="Arial" w:hAnsi="Arial" w:cs="Arial"/>
                            <w:sz w:val="28"/>
                            <w:szCs w:val="28"/>
                            <w:vertAlign w:val="subscript"/>
                          </w:rPr>
                          <w:t>m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2608" behindDoc="0" locked="0" layoutInCell="1" allowOverlap="1">
                <wp:simplePos x="0" y="0"/>
                <wp:positionH relativeFrom="column">
                  <wp:posOffset>-188595</wp:posOffset>
                </wp:positionH>
                <wp:positionV relativeFrom="paragraph">
                  <wp:posOffset>6116320</wp:posOffset>
                </wp:positionV>
                <wp:extent cx="6172200" cy="1762760"/>
                <wp:effectExtent l="0" t="0" r="0" b="8890"/>
                <wp:wrapNone/>
                <wp:docPr id="353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2200" cy="17627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E24C2A" w:rsidRPr="002311F5" w:rsidRDefault="00D5136A" w:rsidP="00E24C2A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  <w:r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Figure 5</w:t>
                            </w:r>
                            <w:r w:rsidR="00E24C2A" w:rsidRPr="002311F5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5D1ED9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C</w:t>
                            </w:r>
                            <w:r w:rsidR="00DB2B0D" w:rsidRPr="0075492F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erebral blood flow</w:t>
                            </w:r>
                            <w:r w:rsidR="00DB2B0D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4B6DA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(CBF) </w:t>
                            </w:r>
                            <w:r w:rsidR="005D1ED9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reduction</w:t>
                            </w:r>
                            <w:r w:rsidR="00C4272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C4272C" w:rsidRPr="00C4272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middle aged</w:t>
                            </w:r>
                            <w:r w:rsidR="00C4272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(MC</w:t>
                            </w:r>
                            <w:r w:rsidR="00C4272C" w:rsidRPr="00C4272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) and aged (AC</w:t>
                            </w:r>
                            <w:r w:rsidR="00B36E07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) </w:t>
                            </w:r>
                            <w:r w:rsidR="00C4272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control subjects compared to the young (YC) control subjects for left </w:t>
                            </w:r>
                            <w:r w:rsidR="00A52801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(LH) </w:t>
                            </w:r>
                            <w:r w:rsidR="00C4272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and </w:t>
                            </w:r>
                            <w:r w:rsidR="00B36E07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right (RH) hemispheres </w:t>
                            </w:r>
                            <w:r w:rsidR="00900633" w:rsidRPr="000C3DAF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on</w:t>
                            </w:r>
                            <w:r w:rsidR="00DB2B0D" w:rsidRPr="000C3DAF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E431A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the</w:t>
                            </w:r>
                            <w:r w:rsidR="00525219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900633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surface </w:t>
                            </w:r>
                            <w:r w:rsidR="00886281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S</w:t>
                            </w:r>
                            <w:r w:rsidR="00886281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-2</w:t>
                            </w:r>
                            <w:r w:rsidR="00A52801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, </w:t>
                            </w:r>
                            <w:r w:rsidR="00886281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2 mm inside WM</w:t>
                            </w:r>
                            <w:r w:rsidR="00900633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 from</w:t>
                            </w:r>
                            <w:r w:rsidR="00F94ED0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 the</w:t>
                            </w:r>
                            <w:r w:rsidR="00900633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 GM/WM boundary</w:t>
                            </w:r>
                            <w:r w:rsidR="00E1201C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 and the mid-GM surface S</w:t>
                            </w:r>
                            <w:r w:rsidR="00E1201C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m</w:t>
                            </w:r>
                            <w:r w:rsidR="00DB2B0D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9C5FDE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The </w:t>
                            </w:r>
                            <w:r w:rsidR="00B36E07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color</w:t>
                            </w:r>
                            <w:r w:rsidR="00B36E07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 </w:t>
                            </w:r>
                            <w:r w:rsidR="009C5FDE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contours are the </w:t>
                            </w:r>
                            <w:r w:rsidR="00BD76D5" w:rsidRPr="00B8340A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Desikan-Killiany parcellations</w:t>
                            </w:r>
                            <w:r w:rsidR="00F45DD2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48312A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Blue </w:t>
                            </w:r>
                            <w:r w:rsidR="00A52801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values show the CBF reduction</w:t>
                            </w:r>
                            <w:r w:rsidR="0048312A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64" type="#_x0000_t202" style="position:absolute;margin-left:-14.85pt;margin-top:481.6pt;width:486pt;height:138.8pt;z-index:251652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" filled="f" stroked="f">
                <v:textbox>
                  <w:txbxContent>
                    <w:p w:rsidR="00E24C2A" w:rsidRPr="002311F5" w:rsidRDefault="00D5136A" w:rsidP="00E24C2A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  <w:r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Figure 5</w:t>
                      </w:r>
                      <w:r w:rsidR="00E24C2A" w:rsidRPr="002311F5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5D1ED9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C</w:t>
                      </w:r>
                      <w:r w:rsidR="00DB2B0D" w:rsidRPr="0075492F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erebral blood flow</w:t>
                      </w:r>
                      <w:r w:rsidR="00DB2B0D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</w:t>
                      </w:r>
                      <w:r w:rsidR="004B6DA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(CBF) </w:t>
                      </w:r>
                      <w:r w:rsidR="005D1ED9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reduction</w:t>
                      </w:r>
                      <w:r w:rsidR="00C4272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of </w:t>
                      </w:r>
                      <w:r w:rsidR="00C4272C" w:rsidRPr="00C4272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middle aged</w:t>
                      </w:r>
                      <w:r w:rsidR="00C4272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(MC</w:t>
                      </w:r>
                      <w:r w:rsidR="00C4272C" w:rsidRPr="00C4272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) and aged (AC</w:t>
                      </w:r>
                      <w:r w:rsidR="00B36E07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) </w:t>
                      </w:r>
                      <w:r w:rsidR="00C4272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control subjects compared to the young (YC) control subjects for left </w:t>
                      </w:r>
                      <w:r w:rsidR="00A52801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(LH) </w:t>
                      </w:r>
                      <w:r w:rsidR="00C4272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and </w:t>
                      </w:r>
                      <w:r w:rsidR="00B36E07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right (RH) hemispheres </w:t>
                      </w:r>
                      <w:r w:rsidR="00900633" w:rsidRPr="000C3DAF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on</w:t>
                      </w:r>
                      <w:r w:rsidR="00DB2B0D" w:rsidRPr="000C3DAF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</w:t>
                      </w:r>
                      <w:r w:rsidR="00E431A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the</w:t>
                      </w:r>
                      <w:r w:rsidR="00525219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</w:t>
                      </w:r>
                      <w:r w:rsidR="00900633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surface </w:t>
                      </w:r>
                      <w:r w:rsidR="00886281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S</w:t>
                      </w:r>
                      <w:r w:rsidR="00886281" w:rsidRPr="000C3DAF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-2</w:t>
                      </w:r>
                      <w:r w:rsidR="00A52801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, </w:t>
                      </w:r>
                      <w:r w:rsidR="00886281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2 mm inside WM</w:t>
                      </w:r>
                      <w:r w:rsidR="00900633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 from</w:t>
                      </w:r>
                      <w:r w:rsidR="00F94ED0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 the</w:t>
                      </w:r>
                      <w:r w:rsidR="00900633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 GM/WM boundary</w:t>
                      </w:r>
                      <w:r w:rsidR="00E1201C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 and the mid-GM surface S</w:t>
                      </w:r>
                      <w:r w:rsidR="00E1201C" w:rsidRPr="000C3DAF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m</w:t>
                      </w:r>
                      <w:r w:rsidR="00DB2B0D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9C5FDE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The </w:t>
                      </w:r>
                      <w:r w:rsidR="00B36E07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color</w:t>
                      </w:r>
                      <w:r w:rsidR="00B36E07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 </w:t>
                      </w:r>
                      <w:r w:rsidR="009C5FDE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contours are the </w:t>
                      </w:r>
                      <w:r w:rsidR="00BD76D5" w:rsidRPr="00B8340A">
                        <w:rPr>
                          <w:rFonts w:ascii="Arial" w:hAnsi="Arial" w:cs="Arial"/>
                          <w:sz w:val="22"/>
                          <w:szCs w:val="22"/>
                        </w:rPr>
                        <w:t>Desikan-Killiany parcellations</w:t>
                      </w:r>
                      <w:r w:rsidR="00F45DD2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48312A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Blue </w:t>
                      </w:r>
                      <w:r w:rsidR="00A52801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values show the CBF reduction</w:t>
                      </w:r>
                      <w:r w:rsidR="0048312A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 w:rsidR="00D95E2A">
        <w:br w:type="page"/>
      </w:r>
    </w:p>
    <w:p w:rsidR="004C472F" w:rsidRDefault="004C472F"/>
    <w:p w:rsidR="004C472F" w:rsidRDefault="00CA20B4">
      <w:r>
        <w:rPr>
          <w:noProof/>
        </w:rPr>
        <mc:AlternateContent>
          <mc:Choice Requires="wpg">
            <w:drawing>
              <wp:anchor distT="0" distB="0" distL="114300" distR="114300" simplePos="0" relativeHeight="251665920" behindDoc="0" locked="0" layoutInCell="1" allowOverlap="1">
                <wp:simplePos x="0" y="0"/>
                <wp:positionH relativeFrom="column">
                  <wp:posOffset>-537210</wp:posOffset>
                </wp:positionH>
                <wp:positionV relativeFrom="paragraph">
                  <wp:posOffset>-162560</wp:posOffset>
                </wp:positionV>
                <wp:extent cx="6687185" cy="5805805"/>
                <wp:effectExtent l="0" t="0" r="0" b="4445"/>
                <wp:wrapNone/>
                <wp:docPr id="380" name="Group 3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687185" cy="5805805"/>
                          <a:chOff x="0" y="0"/>
                          <a:chExt cx="6687355" cy="5805715"/>
                        </a:xfrm>
                      </wpg:grpSpPr>
                      <wps:wsp>
                        <wps:cNvPr id="59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309093" y="0"/>
                            <a:ext cx="5960962" cy="58057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813648" w:rsidRDefault="00813648" w:rsidP="00813648">
                              <w:pPr>
                                <w:jc w:val="center"/>
                                <w:rPr>
                                  <w:rFonts w:ascii="Arial" w:hAnsi="Arial" w:cs="Arial"/>
                                  <w:lang w:eastAsia="zh-CN"/>
                                </w:rPr>
                              </w:pPr>
                              <w:r w:rsidRPr="00156DF3">
                                <w:rPr>
                                  <w:rFonts w:ascii="Arial" w:hAnsi="Arial" w:cs="Arial"/>
                                </w:rPr>
                                <w:t>CBF Asymmetry Index (%)</w:t>
                              </w:r>
                            </w:p>
                            <w:p w:rsidR="00813648" w:rsidRPr="00E1201C" w:rsidRDefault="00813648" w:rsidP="00813648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>
                                <w:rPr>
                                  <w:rFonts w:ascii="Arial" w:hAnsi="Arial" w:cs="Arial" w:hint="eastAsia"/>
                                  <w:lang w:eastAsia="zh-CN"/>
                                </w:rPr>
                                <w:t xml:space="preserve">                 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>YC</w:t>
                              </w:r>
                              <w:r>
                                <w:rPr>
                                  <w:rFonts w:ascii="Arial" w:hAnsi="Arial" w:cs="Arial" w:hint="eastAsia"/>
                                  <w:lang w:eastAsia="zh-CN"/>
                                </w:rPr>
                                <w:t xml:space="preserve">                                       MC</w:t>
                              </w:r>
                              <w:r>
                                <w:rPr>
                                  <w:rFonts w:ascii="Arial" w:hAnsi="Arial" w:cs="Arial"/>
                                  <w:lang w:eastAsia="zh-CN"/>
                                </w:rPr>
                                <w:t xml:space="preserve">                                       </w:t>
                              </w:r>
                              <w:r>
                                <w:rPr>
                                  <w:rFonts w:ascii="Arial" w:hAnsi="Arial" w:cs="Arial"/>
                                </w:rPr>
                                <w:t>AC</w:t>
                              </w:r>
                            </w:p>
                            <w:p w:rsidR="00813648" w:rsidRPr="00156DF3" w:rsidRDefault="00813648" w:rsidP="00813648">
                              <w:pPr>
                                <w:rPr>
                                  <w:lang w:eastAsia="zh-CN"/>
                                </w:rPr>
                              </w:pP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36" name="Picture 315" descr="C:\xkang\ASL_acpc\Figs\YC.fs.lr.CBF-adj.AI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15" descr="C:\xkang\ASL_acpc\Figs\YC.fs.lr.CBF-adj.AI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37" name="Picture 319" descr="C:\xkang\ASL_acpc\Figs\MC.fs.lr.CBF-adj.AI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19" descr="C:\xkang\ASL_acpc\Figs\MC.fs.lr.CBF-adj.AI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8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38" name="Picture 355" descr="C:\xkang\ASL_acpc\Figs\AC.fs.lr.CBF-adj.AI.s-2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55" descr="C:\xkang\ASL_acpc\Figs\AC.fs.lr.CBF-adj.AI.s-2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9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hint="eastAsia"/>
                                  <w:lang w:eastAsia="zh-CN"/>
                                </w:rPr>
                                <w:t xml:space="preserve"> </w:t>
                              </w:r>
                            </w:p>
                            <w:p w:rsidR="00813648" w:rsidRDefault="00813648" w:rsidP="00813648">
                              <w:pPr>
                                <w:rPr>
                                  <w:rFonts w:ascii="Helvetica" w:hAnsi="Helvetica"/>
                                  <w:lang w:eastAsia="zh-CN"/>
                                </w:rPr>
                              </w:pPr>
                              <w:r>
                                <w:t xml:space="preserve"> </w:t>
                              </w:r>
                            </w:p>
                            <w:p w:rsidR="00813648" w:rsidRDefault="00813648" w:rsidP="00813648"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39" name="Picture 316" descr="C:\xkang\ASL_acpc\Figs\YC.fs.lr.CBF-adj.AI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16" descr="C:\xkang\ASL_acpc\Figs\YC.fs.lr.CBF-adj.AI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0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0" name="Picture 352" descr="C:\xkang\ASL_acpc\Figs\MC.fs.lr.CBF-adj.AI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52" descr="C:\xkang\ASL_acpc\Figs\MC.fs.lr.CBF-adj.AI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1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1" name="Picture 377" descr="C:\xkang\ASL_acpc\Figs\AC.fs.lr.CBF-adj.AI.s-2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77" descr="C:\xkang\ASL_acpc\Figs\AC.fs.lr.CBF-adj.AI.s-2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2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hint="eastAsia"/>
                                  <w:lang w:eastAsia="zh-CN"/>
                                </w:rPr>
                                <w:t xml:space="preserve"> </w:t>
                              </w:r>
                            </w:p>
                            <w:p w:rsidR="00813648" w:rsidRDefault="00813648" w:rsidP="00813648">
                              <w:pPr>
                                <w:rPr>
                                  <w:lang w:eastAsia="zh-CN"/>
                                </w:rPr>
                              </w:pPr>
                              <w:r>
                                <w:t xml:space="preserve"> </w:t>
                              </w:r>
                            </w:p>
                            <w:p w:rsidR="00813648" w:rsidRDefault="00813648" w:rsidP="00813648">
                              <w:r>
                                <w:t xml:space="preserve">  </w:t>
                              </w:r>
                            </w:p>
                            <w:p w:rsidR="00813648" w:rsidRDefault="00813648" w:rsidP="00813648">
                              <w:pPr>
                                <w:rPr>
                                  <w:lang w:eastAsia="zh-CN"/>
                                </w:rPr>
                              </w:pP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2" name="Picture 317" descr="C:\xkang\ASL_acpc\Figs\YC.fs.lr.CBF-adj.AI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17" descr="C:\xkang\ASL_acpc\Figs\YC.fs.lr.CBF-adj.AI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3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3" name="Picture 353" descr="C:\xkang\ASL_acpc\Figs\MC.fs.lr.CBF-adj.AI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53" descr="C:\xkang\ASL_acpc\Figs\MC.fs.lr.CBF-adj.AI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4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4" name="Picture 378" descr="C:\xkang\ASL_acpc\Figs\AC.fs.lr.CBF-adj.AI.s05.1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78" descr="C:\xkang\ASL_acpc\Figs\AC.fs.lr.CBF-adj.AI.s05.1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9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hint="eastAsia"/>
                                  <w:lang w:eastAsia="zh-CN"/>
                                </w:rPr>
                                <w:t xml:space="preserve"> </w:t>
                              </w:r>
                            </w:p>
                            <w:p w:rsidR="00813648" w:rsidRDefault="00813648" w:rsidP="00813648">
                              <w:pPr>
                                <w:rPr>
                                  <w:lang w:eastAsia="zh-CN"/>
                                </w:rPr>
                              </w:pPr>
                            </w:p>
                            <w:p w:rsidR="00813648" w:rsidRDefault="00813648" w:rsidP="00813648">
                              <w:pPr>
                                <w:rPr>
                                  <w:lang w:eastAsia="zh-CN"/>
                                </w:rPr>
                              </w:pPr>
                              <w:r>
                                <w:rPr>
                                  <w:rFonts w:hint="eastAsia"/>
                                  <w:lang w:eastAsia="zh-CN"/>
                                </w:rP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5" name="Picture 318" descr="C:\xkang\ASL_acpc\Figs\YC.fs.lr.CBF-adj.AI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18" descr="C:\xkang\ASL_acpc\Figs\YC.fs.lr.CBF-adj.AI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5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lang w:eastAsia="zh-CN"/>
                                </w:rP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6" name="Picture 354" descr="C:\xkang\ASL_acpc\Figs\MC.fs.lr.CBF-adj.AI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54" descr="C:\xkang\ASL_acpc\Figs\MC.fs.lr.CBF-adj.AI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6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hint="eastAsia"/>
                                  <w:lang w:eastAsia="zh-CN"/>
                                </w:rPr>
                                <w:t xml:space="preserve">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1828800" cy="1095375"/>
                                    <wp:effectExtent l="0" t="0" r="0" b="9525"/>
                                    <wp:docPr id="47" name="Picture 379" descr="C:\xkang\ASL_acpc\Figs\AC.fs.lr.CBF-adj.AI.s05.2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79" descr="C:\xkang\ASL_acpc\Figs\AC.fs.lr.CBF-adj.AI.s05.2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4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828800" cy="10953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rPr>
                                  <w:rFonts w:hint="eastAsia"/>
                                  <w:lang w:eastAsia="zh-CN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g:grpSp>
                        <wpg:cNvPr id="60" name="Group 14"/>
                        <wpg:cNvGrpSpPr>
                          <a:grpSpLocks/>
                        </wpg:cNvGrpSpPr>
                        <wpg:grpSpPr bwMode="auto">
                          <a:xfrm>
                            <a:off x="6001555" y="2228045"/>
                            <a:ext cx="685800" cy="1485900"/>
                            <a:chOff x="10260" y="6660"/>
                            <a:chExt cx="1080" cy="2340"/>
                          </a:xfrm>
                        </wpg:grpSpPr>
                        <wps:wsp>
                          <wps:cNvPr id="61" name="Text Box 1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260" y="6756"/>
                              <a:ext cx="571" cy="21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13648" w:rsidRDefault="00CA20B4" w:rsidP="00813648"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>
                                      <wp:extent cx="171450" cy="1266825"/>
                                      <wp:effectExtent l="0" t="0" r="0" b="9525"/>
                                      <wp:docPr id="48" name="Picture 50" descr="CgDiffBar1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50" descr="CgDiffBar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3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71450" cy="126682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p w:rsidR="00813648" w:rsidRDefault="00813648" w:rsidP="00813648"/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2" name="Text Box 16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620" y="6660"/>
                              <a:ext cx="720" cy="234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60</w:t>
                                </w: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16"/>
                                    <w:szCs w:val="16"/>
                                  </w:rPr>
                                </w:pP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16"/>
                                    <w:szCs w:val="16"/>
                                  </w:rPr>
                                </w:pP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16"/>
                                    <w:szCs w:val="16"/>
                                  </w:rPr>
                                </w:pP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10</w:t>
                                </w: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0</w:t>
                                </w:r>
                              </w:p>
                              <w:p w:rsidR="00813648" w:rsidRPr="001C6ED9" w:rsidRDefault="00813648" w:rsidP="00813648">
                                <w:pPr>
                                  <w:pStyle w:val="Header"/>
                                  <w:tabs>
                                    <w:tab w:val="clear" w:pos="4320"/>
                                    <w:tab w:val="clear" w:pos="8640"/>
                                  </w:tabs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-10</w:t>
                                </w:r>
                              </w:p>
                              <w:p w:rsidR="00813648" w:rsidRDefault="00813648" w:rsidP="00813648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</w:p>
                              <w:p w:rsidR="00813648" w:rsidRPr="001C6ED9" w:rsidRDefault="00813648" w:rsidP="00813648">
                                <w:pPr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1C6ED9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>-6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6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940070"/>
                            <a:ext cx="396874" cy="117284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813648" w:rsidRPr="00731BA6" w:rsidRDefault="00813648" w:rsidP="00813648">
                              <w:pPr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</w:pPr>
                              <w:r w:rsidRPr="00731BA6"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  <w:t>Surface S</w:t>
                              </w:r>
                              <w:r>
                                <w:rPr>
                                  <w:rFonts w:ascii="Arial" w:hAnsi="Arial" w:cs="Arial"/>
                                  <w:sz w:val="28"/>
                                  <w:szCs w:val="28"/>
                                  <w:vertAlign w:val="subscript"/>
                                </w:rPr>
                                <w:t>-2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>
                          <a:spAutoFit/>
                        </wps:bodyPr>
                      </wps:wsp>
                      <wps:wsp>
                        <wps:cNvPr id="35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757" y="3657257"/>
                            <a:ext cx="396874" cy="117284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813648" w:rsidRPr="00731BA6" w:rsidRDefault="00813648" w:rsidP="00813648">
                              <w:pPr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</w:pPr>
                              <w:r w:rsidRPr="00731BA6"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  <w:t>Surface S</w:t>
                              </w:r>
                              <w:r>
                                <w:rPr>
                                  <w:rFonts w:ascii="Arial" w:hAnsi="Arial" w:cs="Arial"/>
                                  <w:sz w:val="28"/>
                                  <w:szCs w:val="28"/>
                                  <w:vertAlign w:val="subscript"/>
                                </w:rPr>
                                <w:t>m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380" o:spid="_x0000_s1065" style="position:absolute;margin-left:-42.3pt;margin-top:-12.8pt;width:526.55pt;height:457.15pt;z-index:251665920" coordsize="66873,5805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">
                <v:shape id="Text Box 8" o:spid="_x0000_s1066" type="#_x0000_t202" style="position:absolute;left:3090;width:59610;height:580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9DFpMMA&#10;AADbAAAADwAAAGRycy9kb3ducmV2LnhtbESPzWrDMBCE74W8g9hAb7WUkpTYiWxCS6CnluYPclus&#10;jW1irYylxu7bV4VCjsPMfMOsi9G24ka9bxxrmCUKBHHpTMOVhsN++7QE4QOywdYxafghD0U+eVhj&#10;ZtzAX3TbhUpECPsMNdQhdJmUvqzJok9cRxy9i+sthij7Spoehwi3rXxW6kVabDgu1NjRa03ldfdt&#10;NRw/LufTXH1Wb3bRDW5Ukm0qtX6cjpsViEBjuIf/2+9GwyKFvy/xB8j8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9DFpMMAAADbAAAADwAAAAAAAAAAAAAAAACYAgAAZHJzL2Rv&#10;d25yZXYueG1sUEsFBgAAAAAEAAQA9QAAAIgDAAAAAA==&#10;" filled="f" stroked="f">
                  <v:textbox>
                    <w:txbxContent>
                      <w:p w:rsidR="00813648" w:rsidRDefault="00813648" w:rsidP="00813648">
                        <w:pPr>
                          <w:jc w:val="center"/>
                          <w:rPr>
                            <w:rFonts w:ascii="Arial" w:hAnsi="Arial" w:cs="Arial"/>
                            <w:lang w:eastAsia="zh-CN"/>
                          </w:rPr>
                        </w:pPr>
                        <w:r w:rsidRPr="00156DF3">
                          <w:rPr>
                            <w:rFonts w:ascii="Arial" w:hAnsi="Arial" w:cs="Arial"/>
                          </w:rPr>
                          <w:t>CBF Asymmetry Index (%)</w:t>
                        </w:r>
                      </w:p>
                      <w:p w:rsidR="00813648" w:rsidRPr="00E1201C" w:rsidRDefault="00813648" w:rsidP="00813648">
                        <w:pPr>
                          <w:rPr>
                            <w:rFonts w:ascii="Arial" w:hAnsi="Arial" w:cs="Arial"/>
                          </w:rPr>
                        </w:pPr>
                        <w:r>
                          <w:rPr>
                            <w:rFonts w:ascii="Arial" w:hAnsi="Arial" w:cs="Arial" w:hint="eastAsia"/>
                            <w:lang w:eastAsia="zh-CN"/>
                          </w:rPr>
                          <w:t xml:space="preserve">                    </w:t>
                        </w:r>
                        <w:r>
                          <w:rPr>
                            <w:rFonts w:ascii="Arial" w:hAnsi="Arial" w:cs="Arial"/>
                          </w:rPr>
                          <w:t>YC</w:t>
                        </w:r>
                        <w:r>
                          <w:rPr>
                            <w:rFonts w:ascii="Arial" w:hAnsi="Arial" w:cs="Arial" w:hint="eastAsia"/>
                            <w:lang w:eastAsia="zh-CN"/>
                          </w:rPr>
                          <w:t xml:space="preserve">                                       MC</w:t>
                        </w:r>
                        <w:r>
                          <w:rPr>
                            <w:rFonts w:ascii="Arial" w:hAnsi="Arial" w:cs="Arial"/>
                            <w:lang w:eastAsia="zh-CN"/>
                          </w:rPr>
                          <w:t xml:space="preserve">                                       </w:t>
                        </w:r>
                        <w:r>
                          <w:rPr>
                            <w:rFonts w:ascii="Arial" w:hAnsi="Arial" w:cs="Arial"/>
                          </w:rPr>
                          <w:t>AC</w:t>
                        </w:r>
                      </w:p>
                      <w:p w:rsidR="00813648" w:rsidRPr="00156DF3" w:rsidRDefault="00813648" w:rsidP="00813648">
                        <w:pPr>
                          <w:rPr>
                            <w:lang w:eastAsia="zh-CN"/>
                          </w:rPr>
                        </w:pP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36" name="Picture 315" descr="C:\xkang\ASL_acpc\Figs\YC.fs.lr.CBF-adj.AI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15" descr="C:\xkang\ASL_acpc\Figs\YC.fs.lr.CBF-adj.AI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37" name="Picture 319" descr="C:\xkang\ASL_acpc\Figs\MC.fs.lr.CBF-adj.AI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19" descr="C:\xkang\ASL_acpc\Figs\MC.fs.lr.CBF-adj.AI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8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38" name="Picture 355" descr="C:\xkang\ASL_acpc\Figs\AC.fs.lr.CBF-adj.AI.s-2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55" descr="C:\xkang\ASL_acpc\Figs\AC.fs.lr.CBF-adj.AI.s-2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9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hint="eastAsia"/>
                            <w:lang w:eastAsia="zh-CN"/>
                          </w:rPr>
                          <w:t xml:space="preserve"> </w:t>
                        </w:r>
                      </w:p>
                      <w:p w:rsidR="00813648" w:rsidRDefault="00813648" w:rsidP="00813648">
                        <w:pPr>
                          <w:rPr>
                            <w:rFonts w:ascii="Helvetica" w:hAnsi="Helvetica"/>
                            <w:lang w:eastAsia="zh-CN"/>
                          </w:rPr>
                        </w:pPr>
                        <w:r>
                          <w:t xml:space="preserve"> </w:t>
                        </w:r>
                      </w:p>
                      <w:p w:rsidR="00813648" w:rsidRDefault="00813648" w:rsidP="00813648"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39" name="Picture 316" descr="C:\xkang\ASL_acpc\Figs\YC.fs.lr.CBF-adj.AI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16" descr="C:\xkang\ASL_acpc\Figs\YC.fs.lr.CBF-adj.AI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0" name="Picture 352" descr="C:\xkang\ASL_acpc\Figs\MC.fs.lr.CBF-adj.AI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52" descr="C:\xkang\ASL_acpc\Figs\MC.fs.lr.CBF-adj.AI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1" name="Picture 377" descr="C:\xkang\ASL_acpc\Figs\AC.fs.lr.CBF-adj.AI.s-2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77" descr="C:\xkang\ASL_acpc\Figs\AC.fs.lr.CBF-adj.AI.s-2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2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hint="eastAsia"/>
                            <w:lang w:eastAsia="zh-CN"/>
                          </w:rPr>
                          <w:t xml:space="preserve"> </w:t>
                        </w:r>
                      </w:p>
                      <w:p w:rsidR="00813648" w:rsidRDefault="00813648" w:rsidP="00813648">
                        <w:pPr>
                          <w:rPr>
                            <w:lang w:eastAsia="zh-CN"/>
                          </w:rPr>
                        </w:pPr>
                        <w:r>
                          <w:t xml:space="preserve"> </w:t>
                        </w:r>
                      </w:p>
                      <w:p w:rsidR="00813648" w:rsidRDefault="00813648" w:rsidP="00813648">
                        <w:r>
                          <w:t xml:space="preserve">  </w:t>
                        </w:r>
                      </w:p>
                      <w:p w:rsidR="00813648" w:rsidRDefault="00813648" w:rsidP="00813648">
                        <w:pPr>
                          <w:rPr>
                            <w:lang w:eastAsia="zh-CN"/>
                          </w:rPr>
                        </w:pP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2" name="Picture 317" descr="C:\xkang\ASL_acpc\Figs\YC.fs.lr.CBF-adj.AI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17" descr="C:\xkang\ASL_acpc\Figs\YC.fs.lr.CBF-adj.AI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3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3" name="Picture 353" descr="C:\xkang\ASL_acpc\Figs\MC.fs.lr.CBF-adj.AI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53" descr="C:\xkang\ASL_acpc\Figs\MC.fs.lr.CBF-adj.AI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4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4" name="Picture 378" descr="C:\xkang\ASL_acpc\Figs\AC.fs.lr.CBF-adj.AI.s05.1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78" descr="C:\xkang\ASL_acpc\Figs\AC.fs.lr.CBF-adj.AI.s05.1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9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hint="eastAsia"/>
                            <w:lang w:eastAsia="zh-CN"/>
                          </w:rPr>
                          <w:t xml:space="preserve"> </w:t>
                        </w:r>
                      </w:p>
                      <w:p w:rsidR="00813648" w:rsidRDefault="00813648" w:rsidP="00813648">
                        <w:pPr>
                          <w:rPr>
                            <w:lang w:eastAsia="zh-CN"/>
                          </w:rPr>
                        </w:pPr>
                      </w:p>
                      <w:p w:rsidR="00813648" w:rsidRDefault="00813648" w:rsidP="00813648">
                        <w:pPr>
                          <w:rPr>
                            <w:lang w:eastAsia="zh-CN"/>
                          </w:rPr>
                        </w:pPr>
                        <w:r>
                          <w:rPr>
                            <w:rFonts w:hint="eastAsia"/>
                            <w:lang w:eastAsia="zh-CN"/>
                          </w:rP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5" name="Picture 318" descr="C:\xkang\ASL_acpc\Figs\YC.fs.lr.CBF-adj.AI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18" descr="C:\xkang\ASL_acpc\Figs\YC.fs.lr.CBF-adj.AI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5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lang w:eastAsia="zh-CN"/>
                          </w:rP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6" name="Picture 354" descr="C:\xkang\ASL_acpc\Figs\MC.fs.lr.CBF-adj.AI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54" descr="C:\xkang\ASL_acpc\Figs\MC.fs.lr.CBF-adj.AI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6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hint="eastAsia"/>
                            <w:lang w:eastAsia="zh-CN"/>
                          </w:rPr>
                          <w:t xml:space="preserve">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1828800" cy="1095375"/>
                              <wp:effectExtent l="0" t="0" r="0" b="9525"/>
                              <wp:docPr id="47" name="Picture 379" descr="C:\xkang\ASL_acpc\Figs\AC.fs.lr.CBF-adj.AI.s05.2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79" descr="C:\xkang\ASL_acpc\Figs\AC.fs.lr.CBF-adj.AI.s05.2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4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828800" cy="10953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rPr>
                            <w:rFonts w:hint="eastAsia"/>
                            <w:lang w:eastAsia="zh-CN"/>
                          </w:rPr>
                          <w:t xml:space="preserve"> </w:t>
                        </w:r>
                      </w:p>
                    </w:txbxContent>
                  </v:textbox>
                </v:shape>
                <v:group id="Group 14" o:spid="_x0000_s1067" style="position:absolute;left:60015;top:22280;width:6858;height:14859" coordorigin="10260,6660" coordsize="1080,234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tTuxZ8EAAADbAAAADwAA&#10;AAAAAAAAAAAAAACqAgAAZHJzL2Rvd25yZXYueG1sUEsFBgAAAAAEAAQA+gAAAJgDAAAAAA==&#10;">
                  <v:shape id="Text Box 15" o:spid="_x0000_s1068" type="#_x0000_t202" style="position:absolute;left:10260;top:6756;width:571;height:213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8oDH8MA&#10;AADbAAAADwAAAGRycy9kb3ducmV2LnhtbESPQWvCQBSE70L/w/KE3sxupBVNs4ZiKfRUUVuht0f2&#10;mQSzb0N2a9J/3xUEj8PMfMPkxWhbcaHeN441pIkCQVw603Cl4evwPluC8AHZYOuYNPyRh2L9MMkx&#10;M27gHV32oRIRwj5DDXUIXSalL2uy6BPXEUfv5HqLIcq+kqbHIcJtK+dKLaTFhuNCjR1tairP+1+r&#10;4fvz9HN8UtvqzT53gxuVZLuSWj9Ox9cXEIHGcA/f2h9GwyKF65f4A+T6H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8oDH8MAAADbAAAADwAAAAAAAAAAAAAAAACYAgAAZHJzL2Rv&#10;d25yZXYueG1sUEsFBgAAAAAEAAQA9QAAAIgDAAAAAA==&#10;" filled="f" stroked="f">
                    <v:textbox>
                      <w:txbxContent>
                        <w:p w:rsidR="00813648" w:rsidRDefault="00CA20B4" w:rsidP="00813648">
                          <w:r>
                            <w:rPr>
                              <w:noProof/>
                            </w:rPr>
                            <w:drawing>
                              <wp:inline distT="0" distB="0" distL="0" distR="0">
                                <wp:extent cx="171450" cy="1266825"/>
                                <wp:effectExtent l="0" t="0" r="0" b="9525"/>
                                <wp:docPr id="48" name="Picture 50" descr="CgDiffBar1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50" descr="CgDiffBar1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36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71450" cy="126682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  <w:p w:rsidR="00813648" w:rsidRDefault="00813648" w:rsidP="00813648"/>
                      </w:txbxContent>
                    </v:textbox>
                  </v:shape>
                  <v:shape id="Text Box 16" o:spid="_x0000_s1069" type="#_x0000_t202" style="position:absolute;left:10620;top:6660;width:720;height:23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xidaMMA&#10;AADbAAAADwAAAGRycy9kb3ducmV2LnhtbESPzWrDMBCE74W8g9hAb7WU0JrEsRJCSqGnluYPclus&#10;jW1irYyl2u7bV4VCjsPMfMPkm9E2oqfO1441zBIFgrhwpuZSw/Hw9rQA4QOywcYxafghD5v15CHH&#10;zLiBv6jfh1JECPsMNVQhtJmUvqjIok9cSxy9q+sshii7UpoOhwi3jZwrlUqLNceFClvaVVTc9t9W&#10;w+njejk/q8/y1b60gxuVZLuUWj9Ox+0KRKAx3MP/7XejIZ3D35f4A+T6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mxidaMMAAADbAAAADwAAAAAAAAAAAAAAAACYAgAAZHJzL2Rv&#10;d25yZXYueG1sUEsFBgAAAAAEAAQA9QAAAIgDAAAAAA==&#10;" filled="f" stroked="f">
                    <v:textbox>
                      <w:txbxContent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60</w:t>
                          </w: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</w:pP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</w:pP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</w:pP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10</w:t>
                          </w: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0</w:t>
                          </w:r>
                        </w:p>
                        <w:p w:rsidR="00813648" w:rsidRPr="001C6ED9" w:rsidRDefault="00813648" w:rsidP="00813648">
                          <w:pPr>
                            <w:pStyle w:val="Header"/>
                            <w:tabs>
                              <w:tab w:val="clear" w:pos="4320"/>
                              <w:tab w:val="clear" w:pos="8640"/>
                            </w:tabs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-10</w:t>
                          </w:r>
                        </w:p>
                        <w:p w:rsidR="00813648" w:rsidRDefault="00813648" w:rsidP="00813648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</w:p>
                        <w:p w:rsidR="00813648" w:rsidRPr="001C6ED9" w:rsidRDefault="00813648" w:rsidP="00813648">
                          <w:pPr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1C6ED9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>-60</w:t>
                          </w:r>
                        </w:p>
                      </w:txbxContent>
                    </v:textbox>
                  </v:shape>
                </v:group>
                <v:shape id="Text Box 2" o:spid="_x0000_s1070" type="#_x0000_t202" style="position:absolute;top:9400;width:3968;height:1172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O+ZKcQA&#10;AADbAAAADwAAAGRycy9kb3ducmV2LnhtbESP3WoCMRSE7wt9h3AKvdOk26KyGsUWChZR8Ae8PWyO&#10;u4ubkyVJ3e3bG0Ho5TAz3zCzRW8bcSUfasca3oYKBHHhTM2lhuPhezABESKywcYxafijAIv589MM&#10;c+M63tF1H0uRIBxy1FDF2OZShqIii2HoWuLknZ23GJP0pTQeuwS3jcyUGkmLNaeFClv6qqi47H+t&#10;huy0/VTFxX2obNMtV2P0x93PWuvXl345BRGpj//hR3tlNIze4f4l/QA5v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zvmSnEAAAA2wAAAA8AAAAAAAAAAAAAAAAAmAIAAGRycy9k&#10;b3ducmV2LnhtbFBLBQYAAAAABAAEAPUAAACJAwAAAAA=&#10;" filled="f" stroked="f">
                  <v:textbox style="layout-flow:vertical;mso-layout-flow-alt:bottom-to-top;mso-fit-shape-to-text:t">
                    <w:txbxContent>
                      <w:p w:rsidR="00813648" w:rsidRPr="00731BA6" w:rsidRDefault="00813648" w:rsidP="00813648">
                        <w:pPr>
                          <w:rPr>
                            <w:rFonts w:ascii="Arial" w:hAnsi="Arial" w:cs="Arial"/>
                            <w:sz w:val="28"/>
                            <w:szCs w:val="28"/>
                          </w:rPr>
                        </w:pPr>
                        <w:r w:rsidRPr="00731BA6">
                          <w:rPr>
                            <w:rFonts w:ascii="Arial" w:hAnsi="Arial" w:cs="Arial"/>
                            <w:sz w:val="28"/>
                            <w:szCs w:val="28"/>
                          </w:rPr>
                          <w:t>Surface S</w:t>
                        </w:r>
                        <w:r>
                          <w:rPr>
                            <w:rFonts w:ascii="Arial" w:hAnsi="Arial" w:cs="Arial"/>
                            <w:sz w:val="28"/>
                            <w:szCs w:val="28"/>
                            <w:vertAlign w:val="subscript"/>
                          </w:rPr>
                          <w:t>-2</w:t>
                        </w:r>
                      </w:p>
                    </w:txbxContent>
                  </v:textbox>
                </v:shape>
                <v:shape id="Text Box 2" o:spid="_x0000_s1071" type="#_x0000_t202" style="position:absolute;left:257;top:36572;width:3969;height:1172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HJuXsUA&#10;AADcAAAADwAAAGRycy9kb3ducmV2LnhtbESPW2sCMRSE3wv9D+EIvmni9qJsjWILBaVY8AK+Hjan&#10;u4ubkyWJ7vbfN4LQx2FmvmHmy9424ko+1I41TMYKBHHhTM2lhuPhczQDESKywcYxafilAMvF48Mc&#10;c+M63tF1H0uRIBxy1FDF2OZShqIii2HsWuLk/ThvMSbpS2k8dgluG5kp9Sot1pwWKmzpo6LivL9Y&#10;Ddnp+10VZ/essm23Wk/RH3ebL62Hg371BiJSH//D9/baaHh6yeB2Jh0Bufg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8cm5exQAAANwAAAAPAAAAAAAAAAAAAAAAAJgCAABkcnMv&#10;ZG93bnJldi54bWxQSwUGAAAAAAQABAD1AAAAigMAAAAA&#10;" filled="f" stroked="f">
                  <v:textbox style="layout-flow:vertical;mso-layout-flow-alt:bottom-to-top;mso-fit-shape-to-text:t">
                    <w:txbxContent>
                      <w:p w:rsidR="00813648" w:rsidRPr="00731BA6" w:rsidRDefault="00813648" w:rsidP="00813648">
                        <w:pPr>
                          <w:rPr>
                            <w:rFonts w:ascii="Arial" w:hAnsi="Arial" w:cs="Arial"/>
                            <w:sz w:val="28"/>
                            <w:szCs w:val="28"/>
                          </w:rPr>
                        </w:pPr>
                        <w:r w:rsidRPr="00731BA6">
                          <w:rPr>
                            <w:rFonts w:ascii="Arial" w:hAnsi="Arial" w:cs="Arial"/>
                            <w:sz w:val="28"/>
                            <w:szCs w:val="28"/>
                          </w:rPr>
                          <w:t>Surface S</w:t>
                        </w:r>
                        <w:r>
                          <w:rPr>
                            <w:rFonts w:ascii="Arial" w:hAnsi="Arial" w:cs="Arial"/>
                            <w:sz w:val="28"/>
                            <w:szCs w:val="28"/>
                            <w:vertAlign w:val="subscript"/>
                          </w:rPr>
                          <w:t>m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>
                <wp:simplePos x="0" y="0"/>
                <wp:positionH relativeFrom="column">
                  <wp:posOffset>-36830</wp:posOffset>
                </wp:positionH>
                <wp:positionV relativeFrom="paragraph">
                  <wp:posOffset>6443980</wp:posOffset>
                </wp:positionV>
                <wp:extent cx="6172200" cy="1755775"/>
                <wp:effectExtent l="0" t="0" r="0" b="0"/>
                <wp:wrapNone/>
                <wp:docPr id="58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2200" cy="17557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953576" w:rsidRPr="002311F5" w:rsidRDefault="00D5136A" w:rsidP="00953576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  <w:r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Figure 6</w:t>
                            </w:r>
                            <w:r w:rsidR="002D60F5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. C</w:t>
                            </w:r>
                            <w:r w:rsidR="002D60F5" w:rsidRPr="0075492F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erebral blood flow</w:t>
                            </w:r>
                            <w:r w:rsidR="002D60F5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(CBF</w:t>
                            </w:r>
                            <w:r w:rsidR="005F7EA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) asymmetry index (AI) for young (Y</w:t>
                            </w:r>
                            <w:r w:rsidR="002D60F5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C, left column)</w:t>
                            </w:r>
                            <w:r w:rsidR="00582D7A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, middle aged(MC, middle column)</w:t>
                            </w:r>
                            <w:r w:rsidR="005F7EAC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and aged (A</w:t>
                            </w:r>
                            <w:r w:rsidR="002D60F5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C, right column) control </w:t>
                            </w:r>
                            <w:r w:rsidR="000D1AE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subjects </w:t>
                            </w:r>
                            <w:r w:rsidR="000C3DAF" w:rsidRPr="000C3DAF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on </w:t>
                            </w:r>
                            <w:r w:rsidR="00525219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the </w:t>
                            </w:r>
                            <w:r w:rsidR="000C3DAF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surface </w:t>
                            </w:r>
                            <w:r w:rsidR="00886281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S</w:t>
                            </w:r>
                            <w:r w:rsidR="00886281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-2</w:t>
                            </w:r>
                            <w:r w:rsidR="00886281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 </w:t>
                            </w:r>
                            <w:r w:rsidR="000C3DAF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2 mm inside WM from the GM/WM boundary and the mid-GM surface S</w:t>
                            </w:r>
                            <w:r w:rsidR="000C3DAF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m</w:t>
                            </w:r>
                            <w:r w:rsidR="000C3DAF" w:rsidRPr="000C3DAF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2D60F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The color contours are the </w:t>
                            </w:r>
                            <w:r w:rsidR="002D60F5" w:rsidRPr="00B8340A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Desikan-Killiany parcellations</w:t>
                            </w:r>
                            <w:r w:rsidR="002D60F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. Red values means LH &gt; RH, blue values LH &lt; RH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72" type="#_x0000_t202" style="position:absolute;margin-left:-2.9pt;margin-top:507.4pt;width:486pt;height:138.25pt;z-index:25165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" filled="f" stroked="f">
                <v:textbox>
                  <w:txbxContent>
                    <w:p w:rsidR="00953576" w:rsidRPr="002311F5" w:rsidRDefault="00D5136A" w:rsidP="00953576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  <w:r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Figure 6</w:t>
                      </w:r>
                      <w:r w:rsidR="002D60F5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. C</w:t>
                      </w:r>
                      <w:r w:rsidR="002D60F5" w:rsidRPr="0075492F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erebral blood flow</w:t>
                      </w:r>
                      <w:r w:rsidR="002D60F5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(CBF</w:t>
                      </w:r>
                      <w:r w:rsidR="005F7EA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) asymmetry index (AI) for young (Y</w:t>
                      </w:r>
                      <w:r w:rsidR="002D60F5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C, left column)</w:t>
                      </w:r>
                      <w:r w:rsidR="00582D7A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, middle aged(MC, middle column)</w:t>
                      </w:r>
                      <w:r w:rsidR="005F7EAC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and aged (A</w:t>
                      </w:r>
                      <w:r w:rsidR="002D60F5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C, right column) control </w:t>
                      </w:r>
                      <w:r w:rsidR="000D1AE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subjects </w:t>
                      </w:r>
                      <w:r w:rsidR="000C3DAF" w:rsidRPr="000C3DAF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on </w:t>
                      </w:r>
                      <w:r w:rsidR="00525219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the </w:t>
                      </w:r>
                      <w:r w:rsidR="000C3DAF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surface </w:t>
                      </w:r>
                      <w:r w:rsidR="00886281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S</w:t>
                      </w:r>
                      <w:r w:rsidR="00886281" w:rsidRPr="000C3DAF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-2</w:t>
                      </w:r>
                      <w:r w:rsidR="00886281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 </w:t>
                      </w:r>
                      <w:r w:rsidR="000C3DAF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2 mm inside WM from the GM/WM boundary and the mid-GM surface S</w:t>
                      </w:r>
                      <w:r w:rsidR="000C3DAF" w:rsidRPr="000C3DAF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m</w:t>
                      </w:r>
                      <w:r w:rsidR="000C3DAF" w:rsidRPr="000C3DAF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2D60F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The color contours are the </w:t>
                      </w:r>
                      <w:r w:rsidR="002D60F5" w:rsidRPr="00B8340A">
                        <w:rPr>
                          <w:rFonts w:ascii="Arial" w:hAnsi="Arial" w:cs="Arial"/>
                          <w:sz w:val="22"/>
                          <w:szCs w:val="22"/>
                        </w:rPr>
                        <w:t>Desikan-Killiany parcellations</w:t>
                      </w:r>
                      <w:r w:rsidR="002D60F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. Red values means LH &gt; RH, blue values LH &lt; RH. </w:t>
                      </w:r>
                    </w:p>
                  </w:txbxContent>
                </v:textbox>
              </v:shape>
            </w:pict>
          </mc:Fallback>
        </mc:AlternateContent>
      </w:r>
      <w:r w:rsidR="004C472F">
        <w:br w:type="page"/>
      </w:r>
    </w:p>
    <w:p w:rsidR="001F0B3E" w:rsidRDefault="001F0B3E"/>
    <w:p w:rsidR="001F0B3E" w:rsidRDefault="00CA20B4">
      <w:r>
        <w:rPr>
          <w:noProof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>
                <wp:simplePos x="0" y="0"/>
                <wp:positionH relativeFrom="column">
                  <wp:posOffset>-239395</wp:posOffset>
                </wp:positionH>
                <wp:positionV relativeFrom="paragraph">
                  <wp:posOffset>4064000</wp:posOffset>
                </wp:positionV>
                <wp:extent cx="6172200" cy="2362200"/>
                <wp:effectExtent l="0" t="0" r="0" b="0"/>
                <wp:wrapNone/>
                <wp:docPr id="56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2200" cy="2362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1F0B3E" w:rsidRPr="002311F5" w:rsidRDefault="00D5136A" w:rsidP="001F0B3E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  <w:r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Figure 7</w:t>
                            </w:r>
                            <w:r w:rsidR="001F0B3E" w:rsidRPr="002311F5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1F0B3E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C</w:t>
                            </w:r>
                            <w:r w:rsidR="001F0B3E" w:rsidRPr="0075492F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erebral blood flow</w:t>
                            </w:r>
                            <w:r w:rsidR="001F0B3E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(CBF) reduction </w:t>
                            </w:r>
                            <w:r w:rsid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in percentage </w:t>
                            </w:r>
                            <w:r w:rsidR="005B4EE2" w:rsidRP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for middle aged (MC</w:t>
                            </w:r>
                            <w:r w:rsid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, A</w:t>
                            </w:r>
                            <w:r w:rsidR="005B4EE2" w:rsidRP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) and aged (AC</w:t>
                            </w:r>
                            <w:r w:rsid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, B</w:t>
                            </w:r>
                            <w:r w:rsidR="005B4EE2" w:rsidRP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) control subjects compared to young control (YC) subject</w:t>
                            </w:r>
                            <w:r w:rsidR="005B4EE2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s </w:t>
                            </w:r>
                            <w:r w:rsidR="001F0B3E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on the surfaces from </w:t>
                            </w:r>
                            <w:r w:rsidR="001F0B3E" w:rsidRPr="002311F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S</w:t>
                            </w:r>
                            <w:r w:rsidR="001F0B3E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-2</w:t>
                            </w:r>
                            <w:r w:rsidR="001F0B3E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, 2 mm inside the WM, to </w:t>
                            </w:r>
                            <w:r w:rsidR="001F0B3E" w:rsidRPr="002311F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S</w:t>
                            </w:r>
                            <w:r w:rsidR="001F0B3E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p</w:t>
                            </w:r>
                            <w:r w:rsidR="001F0B3E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, the pial surface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73" type="#_x0000_t202" style="position:absolute;margin-left:-18.85pt;margin-top:320pt;width:486pt;height:186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" filled="f" stroked="f">
                <v:textbox>
                  <w:txbxContent>
                    <w:p w:rsidR="001F0B3E" w:rsidRPr="002311F5" w:rsidRDefault="00D5136A" w:rsidP="001F0B3E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  <w:r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Figure 7</w:t>
                      </w:r>
                      <w:r w:rsidR="001F0B3E" w:rsidRPr="002311F5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1F0B3E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C</w:t>
                      </w:r>
                      <w:r w:rsidR="001F0B3E" w:rsidRPr="0075492F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erebral blood flow</w:t>
                      </w:r>
                      <w:r w:rsidR="001F0B3E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(CBF) reduction </w:t>
                      </w:r>
                      <w:r w:rsid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in percentage </w:t>
                      </w:r>
                      <w:r w:rsidR="005B4EE2" w:rsidRP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for middle aged (MC</w:t>
                      </w:r>
                      <w:r w:rsid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, A</w:t>
                      </w:r>
                      <w:r w:rsidR="005B4EE2" w:rsidRP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) and aged (AC</w:t>
                      </w:r>
                      <w:r w:rsid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, B</w:t>
                      </w:r>
                      <w:r w:rsidR="005B4EE2" w:rsidRP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) control subjects compared to young control (YC) subject</w:t>
                      </w:r>
                      <w:r w:rsidR="005B4EE2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s </w:t>
                      </w:r>
                      <w:r w:rsidR="001F0B3E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on the surfaces from </w:t>
                      </w:r>
                      <w:r w:rsidR="001F0B3E" w:rsidRPr="002311F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S</w:t>
                      </w:r>
                      <w:r w:rsidR="001F0B3E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-2</w:t>
                      </w:r>
                      <w:r w:rsidR="001F0B3E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, 2 mm inside the WM, to </w:t>
                      </w:r>
                      <w:r w:rsidR="001F0B3E" w:rsidRPr="002311F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S</w:t>
                      </w:r>
                      <w:r w:rsidR="001F0B3E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p</w:t>
                      </w:r>
                      <w:r w:rsidR="001F0B3E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, the pial surface.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>
                <wp:simplePos x="0" y="0"/>
                <wp:positionH relativeFrom="column">
                  <wp:posOffset>-47625</wp:posOffset>
                </wp:positionH>
                <wp:positionV relativeFrom="paragraph">
                  <wp:posOffset>506095</wp:posOffset>
                </wp:positionV>
                <wp:extent cx="5723890" cy="2425700"/>
                <wp:effectExtent l="0" t="0" r="0" b="0"/>
                <wp:wrapNone/>
                <wp:docPr id="55" name="Text Box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3890" cy="2425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1F0B3E" w:rsidRDefault="001F0B3E" w:rsidP="001F0B3E">
                            <w:r>
                              <w:t xml:space="preserve">       </w:t>
                            </w:r>
                            <w:r w:rsidR="00CA20B4"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2400300" cy="1828800"/>
                                  <wp:effectExtent l="0" t="0" r="0" b="0"/>
                                  <wp:docPr id="49" name="Picture 42" descr="C:\xkang\ASL_acpc\Figs\CBF-adj.Surfs.MW2.MC-YC.bmp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42" descr="C:\xkang\ASL_acpc\Figs\CBF-adj.Surfs.MW2.MC-YC.bmp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4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400300" cy="1828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t xml:space="preserve">           </w:t>
                            </w:r>
                            <w:r w:rsidR="00CA20B4"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2381250" cy="1828800"/>
                                  <wp:effectExtent l="0" t="0" r="0" b="0"/>
                                  <wp:docPr id="50" name="Picture 54" descr="C:\xkang\ASL_acpc\Figs\CBF-adj.Surfs.MW2.AC-YC.bmp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4" descr="C:\xkang\ASL_acpc\Figs\CBF-adj.Surfs.MW2.AC-YC.bmp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4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81250" cy="1828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1F0B3E" w:rsidRDefault="001F0B3E" w:rsidP="001F0B3E">
                            <w:pP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</w:pP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        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-2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-1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0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m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 xml:space="preserve">p                                                   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>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-2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-1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0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m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  <w:t xml:space="preserve">       S</w:t>
                            </w:r>
                            <w:r>
                              <w:rPr>
                                <w:rFonts w:ascii="Helvetica" w:hAnsi="Helvetica"/>
                                <w:sz w:val="20"/>
                                <w:szCs w:val="20"/>
                                <w:vertAlign w:val="subscript"/>
                              </w:rPr>
                              <w:t>p</w:t>
                            </w:r>
                          </w:p>
                          <w:p w:rsidR="00CC4656" w:rsidRDefault="00CC4656" w:rsidP="00CC4656">
                            <w:pPr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</w:pPr>
                          </w:p>
                          <w:p w:rsidR="001F0B3E" w:rsidRPr="00CC4656" w:rsidRDefault="001F0B3E" w:rsidP="00CC4656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(MC – YC )/</w:t>
                            </w:r>
                            <w:r w:rsidR="00CC4656"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[(MC+</w:t>
                            </w:r>
                            <w:r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YC</w:t>
                            </w:r>
                            <w:r w:rsidR="00CC4656"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)/2]</w:t>
                            </w:r>
                            <w:r w:rsid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x100%                </w:t>
                            </w:r>
                            <w:r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B. (AC – YC )/</w:t>
                            </w:r>
                            <w:r w:rsid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[(AC+</w:t>
                            </w:r>
                            <w:r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YC</w:t>
                            </w:r>
                            <w:r w:rsid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)/2]</w:t>
                            </w:r>
                            <w:r w:rsidRPr="00CC465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x100%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1" o:spid="_x0000_s1074" type="#_x0000_t202" style="position:absolute;margin-left:-3.75pt;margin-top:39.85pt;width:450.7pt;height:191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" filled="f" stroked="f">
                <v:textbox>
                  <w:txbxContent>
                    <w:p w:rsidR="001F0B3E" w:rsidRDefault="001F0B3E" w:rsidP="001F0B3E">
                      <w:r>
                        <w:t xml:space="preserve">       </w:t>
                      </w:r>
                      <w:r w:rsidR="00CA20B4">
                        <w:rPr>
                          <w:noProof/>
                        </w:rPr>
                        <w:drawing>
                          <wp:inline distT="0" distB="0" distL="0" distR="0">
                            <wp:extent cx="2400300" cy="1828800"/>
                            <wp:effectExtent l="0" t="0" r="0" b="0"/>
                            <wp:docPr id="49" name="Picture 42" descr="C:\xkang\ASL_acpc\Figs\CBF-adj.Surfs.MW2.MC-YC.bmp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42" descr="C:\xkang\ASL_acpc\Figs\CBF-adj.Surfs.MW2.MC-YC.bmp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4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400300" cy="1828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t xml:space="preserve">           </w:t>
                      </w:r>
                      <w:r w:rsidR="00CA20B4">
                        <w:rPr>
                          <w:noProof/>
                        </w:rPr>
                        <w:drawing>
                          <wp:inline distT="0" distB="0" distL="0" distR="0">
                            <wp:extent cx="2381250" cy="1828800"/>
                            <wp:effectExtent l="0" t="0" r="0" b="0"/>
                            <wp:docPr id="50" name="Picture 54" descr="C:\xkang\ASL_acpc\Figs\CBF-adj.Surfs.MW2.AC-YC.bmp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4" descr="C:\xkang\ASL_acpc\Figs\CBF-adj.Surfs.MW2.AC-YC.bmp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4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381250" cy="1828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1F0B3E" w:rsidRDefault="001F0B3E" w:rsidP="001F0B3E">
                      <w:pP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</w:pP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        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-2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-1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0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m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 xml:space="preserve">p                                                   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>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-2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-1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0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m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</w:rPr>
                        <w:t xml:space="preserve">       S</w:t>
                      </w:r>
                      <w:r>
                        <w:rPr>
                          <w:rFonts w:ascii="Helvetica" w:hAnsi="Helvetica"/>
                          <w:sz w:val="20"/>
                          <w:szCs w:val="20"/>
                          <w:vertAlign w:val="subscript"/>
                        </w:rPr>
                        <w:t>p</w:t>
                      </w:r>
                    </w:p>
                    <w:p w:rsidR="00CC4656" w:rsidRDefault="00CC4656" w:rsidP="00CC4656">
                      <w:pPr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</w:pPr>
                    </w:p>
                    <w:p w:rsidR="001F0B3E" w:rsidRPr="00CC4656" w:rsidRDefault="001F0B3E" w:rsidP="00CC4656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(MC – YC )/</w:t>
                      </w:r>
                      <w:r w:rsidR="00CC4656"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[(MC+</w:t>
                      </w:r>
                      <w:r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YC</w:t>
                      </w:r>
                      <w:r w:rsidR="00CC4656"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)/2]</w:t>
                      </w:r>
                      <w:r w:rsid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x100%                </w:t>
                      </w:r>
                      <w:r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B. (AC – YC )/</w:t>
                      </w:r>
                      <w:r w:rsid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[(AC+</w:t>
                      </w:r>
                      <w:r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YC</w:t>
                      </w:r>
                      <w:r w:rsid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)/2]</w:t>
                      </w:r>
                      <w:r w:rsidRPr="00CC465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x100%</w:t>
                      </w:r>
                    </w:p>
                  </w:txbxContent>
                </v:textbox>
              </v:shape>
            </w:pict>
          </mc:Fallback>
        </mc:AlternateContent>
      </w:r>
      <w:r w:rsidR="001F0B3E">
        <w:br w:type="page"/>
      </w:r>
    </w:p>
    <w:p w:rsidR="00457078" w:rsidRDefault="00CA20B4" w:rsidP="00457078">
      <w:pPr>
        <w:pStyle w:val="NormalWeb"/>
        <w:spacing w:after="0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1824" behindDoc="0" locked="0" layoutInCell="1" allowOverlap="1">
                <wp:simplePos x="0" y="0"/>
                <wp:positionH relativeFrom="column">
                  <wp:posOffset>542290</wp:posOffset>
                </wp:positionH>
                <wp:positionV relativeFrom="paragraph">
                  <wp:posOffset>949960</wp:posOffset>
                </wp:positionV>
                <wp:extent cx="4404995" cy="3402330"/>
                <wp:effectExtent l="0" t="0" r="0" b="7620"/>
                <wp:wrapNone/>
                <wp:docPr id="52" name="Group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4404995" cy="3402330"/>
                          <a:chOff x="0" y="0"/>
                          <a:chExt cx="4404995" cy="3402330"/>
                        </a:xfrm>
                      </wpg:grpSpPr>
                      <wps:wsp>
                        <wps:cNvPr id="53" name="Text Box 31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4404995" cy="34023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8C58DE" w:rsidRPr="008C58DE" w:rsidRDefault="008C58DE">
                              <w:pPr>
                                <w:rPr>
                                  <w:rFonts w:ascii="Arial" w:hAnsi="Arial" w:cs="Arial"/>
                                </w:rPr>
                              </w:pPr>
                              <w:r w:rsidRPr="008C58DE">
                                <w:rPr>
                                  <w:rFonts w:ascii="Arial" w:hAnsi="Arial" w:cs="Arial"/>
                                </w:rPr>
                                <w:t xml:space="preserve">                               </w:t>
                              </w:r>
                            </w:p>
                            <w:p w:rsidR="00D95E2A" w:rsidRDefault="00D95E2A">
                              <w:r>
                                <w:t xml:space="preserve">       </w:t>
                              </w:r>
                              <w:r w:rsidR="00CA20B4">
                                <w:rPr>
                                  <w:noProof/>
                                </w:rPr>
                                <w:drawing>
                                  <wp:inline distT="0" distB="0" distL="0" distR="0">
                                    <wp:extent cx="3533775" cy="2743200"/>
                                    <wp:effectExtent l="0" t="0" r="9525" b="0"/>
                                    <wp:docPr id="51" name="Picture 15" descr="C:\xkang\ASL_acpc\Figs\CBF-adj.Surfs.MW2.AI.bmp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15" descr="C:\xkang\ASL_acpc\Figs\CBF-adj.Surfs.MW2.AI.bmp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50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3533775" cy="27432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="008C58DE">
                                <w:t xml:space="preserve">           </w:t>
                              </w:r>
                              <w:r w:rsidR="001B11D2">
                                <w:rPr>
                                  <w:noProof/>
                                  <w:lang w:eastAsia="zh-CN"/>
                                </w:rPr>
                                <w:t xml:space="preserve"> </w:t>
                              </w:r>
                            </w:p>
                            <w:p w:rsidR="00D95E2A" w:rsidRDefault="00D95E2A">
                              <w:pPr>
                                <w:rPr>
                                  <w:szCs w:val="20"/>
                                </w:rPr>
                              </w:pP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         </w:t>
                              </w:r>
                              <w:r w:rsidR="001B11D2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 </w:t>
                              </w:r>
                              <w:r w:rsidR="005D7725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</w:t>
                              </w:r>
                              <w:r w:rsidR="0052551A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406722">
                                <w:rPr>
                                  <w:rFonts w:ascii="Helvetica" w:hAnsi="Helvetica" w:hint="eastAsia"/>
                                  <w:sz w:val="20"/>
                                  <w:szCs w:val="20"/>
                                  <w:lang w:eastAsia="zh-CN"/>
                                </w:rPr>
                                <w:t xml:space="preserve"> 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>S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  <w:vertAlign w:val="subscript"/>
                                </w:rPr>
                                <w:t>-2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</w:t>
                              </w:r>
                              <w:r w:rsidR="0052551A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S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  <w:vertAlign w:val="subscript"/>
                                </w:rPr>
                                <w:t>-1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</w:t>
                              </w:r>
                              <w:r w:rsidR="0052551A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S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  <w:vertAlign w:val="subscript"/>
                                </w:rPr>
                                <w:t>0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52551A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 S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  <w:vertAlign w:val="subscript"/>
                                </w:rPr>
                                <w:t>m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52551A"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</w:t>
                              </w:r>
                              <w:r w:rsidR="00406722">
                                <w:rPr>
                                  <w:rFonts w:ascii="Helvetica" w:hAnsi="Helvetica" w:hint="eastAsia"/>
                                  <w:sz w:val="20"/>
                                  <w:szCs w:val="20"/>
                                  <w:lang w:eastAsia="zh-CN"/>
                                </w:rPr>
                                <w:t xml:space="preserve"> 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</w:rPr>
                                <w:t xml:space="preserve">     S</w:t>
                              </w:r>
                              <w:r>
                                <w:rPr>
                                  <w:rFonts w:ascii="Helvetica" w:hAnsi="Helvetica"/>
                                  <w:sz w:val="20"/>
                                  <w:szCs w:val="20"/>
                                  <w:vertAlign w:val="subscript"/>
                                </w:rPr>
                                <w:t xml:space="preserve">p                                           </w:t>
                              </w:r>
                              <w:r w:rsidR="008C58DE">
                                <w:rPr>
                                  <w:rFonts w:ascii="Helvetica" w:hAnsi="Helvetica"/>
                                  <w:sz w:val="20"/>
                                  <w:szCs w:val="20"/>
                                  <w:vertAlign w:val="subscript"/>
                                </w:rPr>
                                <w:t xml:space="preserve">     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6894" y="986117"/>
                            <a:ext cx="342264" cy="65214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008F7" w:rsidRPr="009008F7" w:rsidRDefault="009008F7">
                              <w:pPr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</w:pPr>
                              <w:r w:rsidRPr="009008F7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AI (%)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9" o:spid="_x0000_s1075" style="position:absolute;margin-left:42.7pt;margin-top:74.8pt;width:346.85pt;height:267.9pt;z-index:251661824" coordsize="44049,3402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">
                <v:shape id="Text Box 31" o:spid="_x0000_s1076" type="#_x0000_t202" style="position:absolute;width:44049;height:3402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jjyTsMA&#10;AADbAAAADwAAAGRycy9kb3ducmV2LnhtbESPQWvCQBSE74L/YXlCb7prrUVTV5FKoSfFVAVvj+wz&#10;Cc2+DdmtSf+9Kwgeh5n5hlmsOluJKzW+dKxhPFIgiDNnSs41HH6+hjMQPiAbrByThn/ysFr2ewtM&#10;jGt5T9c05CJC2CeooQihTqT0WUEW/cjVxNG7uMZiiLLJpWmwjXBbyVel3qXFkuNCgTV9FpT9pn9W&#10;w3F7OZ/e1C7f2Gnduk5JtnOp9cugW3+ACNSFZ/jR/jYaphO4f4k/QC5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jjyTsMAAADbAAAADwAAAAAAAAAAAAAAAACYAgAAZHJzL2Rv&#10;d25yZXYueG1sUEsFBgAAAAAEAAQA9QAAAIgDAAAAAA==&#10;" filled="f" stroked="f">
                  <v:textbox>
                    <w:txbxContent>
                      <w:p w:rsidR="008C58DE" w:rsidRPr="008C58DE" w:rsidRDefault="008C58DE">
                        <w:pPr>
                          <w:rPr>
                            <w:rFonts w:ascii="Arial" w:hAnsi="Arial" w:cs="Arial"/>
                          </w:rPr>
                        </w:pPr>
                        <w:r w:rsidRPr="008C58DE">
                          <w:rPr>
                            <w:rFonts w:ascii="Arial" w:hAnsi="Arial" w:cs="Arial"/>
                          </w:rPr>
                          <w:t xml:space="preserve">                               </w:t>
                        </w:r>
                      </w:p>
                      <w:p w:rsidR="00D95E2A" w:rsidRDefault="00D95E2A">
                        <w:r>
                          <w:t xml:space="preserve">       </w:t>
                        </w:r>
                        <w:r w:rsidR="00CA20B4">
                          <w:rPr>
                            <w:noProof/>
                          </w:rPr>
                          <w:drawing>
                            <wp:inline distT="0" distB="0" distL="0" distR="0">
                              <wp:extent cx="3533775" cy="2743200"/>
                              <wp:effectExtent l="0" t="0" r="9525" b="0"/>
                              <wp:docPr id="51" name="Picture 15" descr="C:\xkang\ASL_acpc\Figs\CBF-adj.Surfs.MW2.AI.bmp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15" descr="C:\xkang\ASL_acpc\Figs\CBF-adj.Surfs.MW2.AI.bmp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5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3533775" cy="27432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="008C58DE">
                          <w:t xml:space="preserve">           </w:t>
                        </w:r>
                        <w:r w:rsidR="001B11D2">
                          <w:rPr>
                            <w:noProof/>
                            <w:lang w:eastAsia="zh-CN"/>
                          </w:rPr>
                          <w:t xml:space="preserve"> </w:t>
                        </w:r>
                      </w:p>
                      <w:p w:rsidR="00D95E2A" w:rsidRDefault="00D95E2A">
                        <w:pPr>
                          <w:rPr>
                            <w:szCs w:val="20"/>
                          </w:rPr>
                        </w:pP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         </w:t>
                        </w:r>
                        <w:r w:rsidR="001B11D2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 </w:t>
                        </w:r>
                        <w:r w:rsidR="005D7725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</w:t>
                        </w:r>
                        <w:r w:rsidR="0052551A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</w:t>
                        </w:r>
                        <w:r w:rsidR="00406722">
                          <w:rPr>
                            <w:rFonts w:ascii="Helvetica" w:hAnsi="Helvetica" w:hint="eastAsia"/>
                            <w:sz w:val="20"/>
                            <w:szCs w:val="20"/>
                            <w:lang w:eastAsia="zh-CN"/>
                          </w:rPr>
                          <w:t xml:space="preserve"> 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>S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  <w:vertAlign w:val="subscript"/>
                          </w:rPr>
                          <w:t>-2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</w:t>
                        </w:r>
                        <w:r w:rsidR="0052551A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S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  <w:vertAlign w:val="subscript"/>
                          </w:rPr>
                          <w:t>-1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</w:t>
                        </w:r>
                        <w:r w:rsidR="0052551A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S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  <w:vertAlign w:val="subscript"/>
                          </w:rPr>
                          <w:t>0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</w:t>
                        </w:r>
                        <w:r w:rsidR="0052551A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 S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  <w:vertAlign w:val="subscript"/>
                          </w:rPr>
                          <w:t>m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</w:t>
                        </w:r>
                        <w:r w:rsidR="0052551A"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</w:t>
                        </w:r>
                        <w:r w:rsidR="00406722">
                          <w:rPr>
                            <w:rFonts w:ascii="Helvetica" w:hAnsi="Helvetica" w:hint="eastAsia"/>
                            <w:sz w:val="20"/>
                            <w:szCs w:val="20"/>
                            <w:lang w:eastAsia="zh-CN"/>
                          </w:rPr>
                          <w:t xml:space="preserve"> 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</w:rPr>
                          <w:t xml:space="preserve">     S</w:t>
                        </w:r>
                        <w:r>
                          <w:rPr>
                            <w:rFonts w:ascii="Helvetica" w:hAnsi="Helvetica"/>
                            <w:sz w:val="20"/>
                            <w:szCs w:val="20"/>
                            <w:vertAlign w:val="subscript"/>
                          </w:rPr>
                          <w:t xml:space="preserve">p                                           </w:t>
                        </w:r>
                        <w:r w:rsidR="008C58DE">
                          <w:rPr>
                            <w:rFonts w:ascii="Helvetica" w:hAnsi="Helvetica"/>
                            <w:sz w:val="20"/>
                            <w:szCs w:val="20"/>
                            <w:vertAlign w:val="subscript"/>
                          </w:rPr>
                          <w:t xml:space="preserve">      </w:t>
                        </w:r>
                      </w:p>
                    </w:txbxContent>
                  </v:textbox>
                </v:shape>
                <v:shape id="Text Box 2" o:spid="_x0000_s1077" type="#_x0000_t202" style="position:absolute;left:268;top:9861;width:3423;height:65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WrL4MQA&#10;AADbAAAADwAAAGRycy9kb3ducmV2LnhtbESP3WoCMRSE74W+QzgF7zTpYlVWo9iCYCkV/AFvD5vj&#10;7uLmZElSd/v2TaHg5TAz3zDLdW8bcScfascaXsYKBHHhTM2lhvNpO5qDCBHZYOOYNPxQgPXqabDE&#10;3LiOD3Q/xlIkCIccNVQxtrmUoajIYhi7ljh5V+ctxiR9KY3HLsFtIzOlptJizWmhwpbeKypux2+r&#10;Ibvs31RxcxOVfXWb3Qz9+fDxqfXwud8sQETq4yP8394ZDa8T+PuSfoBc/QI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1qy+DEAAAA2wAAAA8AAAAAAAAAAAAAAAAAmAIAAGRycy9k&#10;b3ducmV2LnhtbFBLBQYAAAAABAAEAPUAAACJAwAAAAA=&#10;" filled="f" stroked="f">
                  <v:textbox style="layout-flow:vertical;mso-layout-flow-alt:bottom-to-top;mso-fit-shape-to-text:t">
                    <w:txbxContent>
                      <w:p w:rsidR="009008F7" w:rsidRPr="009008F7" w:rsidRDefault="009008F7">
                        <w:pPr>
                          <w:rPr>
                            <w:rFonts w:ascii="Arial" w:hAnsi="Arial" w:cs="Arial"/>
                            <w:sz w:val="20"/>
                            <w:szCs w:val="20"/>
                          </w:rPr>
                        </w:pPr>
                        <w:r w:rsidRPr="009008F7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AI (%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3632" behindDoc="0" locked="0" layoutInCell="1" allowOverlap="1">
                <wp:simplePos x="0" y="0"/>
                <wp:positionH relativeFrom="column">
                  <wp:posOffset>-176530</wp:posOffset>
                </wp:positionH>
                <wp:positionV relativeFrom="paragraph">
                  <wp:posOffset>5580380</wp:posOffset>
                </wp:positionV>
                <wp:extent cx="6172200" cy="2362200"/>
                <wp:effectExtent l="0" t="0" r="0" b="0"/>
                <wp:wrapNone/>
                <wp:docPr id="57" name="Text Box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2200" cy="2362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1B11D2" w:rsidRPr="002311F5" w:rsidRDefault="00D5136A" w:rsidP="001B11D2">
                            <w:pPr>
                              <w:autoSpaceDE w:val="0"/>
                              <w:autoSpaceDN w:val="0"/>
                              <w:adjustRightInd w:val="0"/>
                              <w:spacing w:line="480" w:lineRule="auto"/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</w:pPr>
                            <w:r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>Figure 8</w:t>
                            </w:r>
                            <w:r w:rsidR="001B11D2" w:rsidRPr="002311F5">
                              <w:rPr>
                                <w:rFonts w:ascii="Arial" w:hAnsi="Arial" w:cs="Arial"/>
                                <w:snapToGrid w:val="0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  <w:r w:rsidR="00EF579E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A</w:t>
                            </w:r>
                            <w:r w:rsidR="00722F5B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symmetry index (AI, %) </w:t>
                            </w:r>
                            <w:r w:rsidR="00DE5E1A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>of</w:t>
                            </w:r>
                            <w:r w:rsidR="00AB6518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594B4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young (YC), </w:t>
                            </w:r>
                            <w:r w:rsidR="00594B46" w:rsidRPr="00594B46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middle aged (MC) and aged (AC) control subjects </w:t>
                            </w:r>
                            <w:r w:rsidR="00E12285">
                              <w:rPr>
                                <w:rFonts w:ascii="Arial" w:hAnsi="Arial" w:cs="Arial"/>
                                <w:bCs/>
                                <w:sz w:val="22"/>
                                <w:szCs w:val="22"/>
                              </w:rPr>
                              <w:t xml:space="preserve">on the surfaces from </w:t>
                            </w:r>
                            <w:r w:rsidR="00E12285" w:rsidRPr="002311F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S</w:t>
                            </w:r>
                            <w:r w:rsidR="00331538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-2</w:t>
                            </w:r>
                            <w:r w:rsidR="00331538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, 2 mm inside the WM, t</w:t>
                            </w:r>
                            <w:r w:rsidR="00E1228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o </w:t>
                            </w:r>
                            <w:r w:rsidR="00E12285" w:rsidRPr="002311F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S</w:t>
                            </w:r>
                            <w:r w:rsidR="00E12285">
                              <w:rPr>
                                <w:rFonts w:ascii="Arial" w:hAnsi="Arial" w:cs="Arial"/>
                                <w:sz w:val="22"/>
                                <w:szCs w:val="22"/>
                                <w:vertAlign w:val="subscript"/>
                                <w:lang w:eastAsia="zh-CN"/>
                              </w:rPr>
                              <w:t>p</w:t>
                            </w:r>
                            <w:r w:rsidR="00E12285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>, the pial surface</w:t>
                            </w:r>
                            <w:r w:rsidR="001B11D2">
                              <w:rPr>
                                <w:rFonts w:ascii="Arial" w:hAnsi="Arial" w:cs="Arial"/>
                                <w:sz w:val="22"/>
                                <w:szCs w:val="22"/>
                                <w:lang w:eastAsia="zh-CN"/>
                              </w:rPr>
                              <w:t xml:space="preserve">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78" type="#_x0000_t202" style="position:absolute;margin-left:-13.9pt;margin-top:439.4pt;width:486pt;height:186pt;z-index:25165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" filled="f" stroked="f">
                <v:textbox>
                  <w:txbxContent>
                    <w:p w:rsidR="001B11D2" w:rsidRPr="002311F5" w:rsidRDefault="00D5136A" w:rsidP="001B11D2">
                      <w:pPr>
                        <w:autoSpaceDE w:val="0"/>
                        <w:autoSpaceDN w:val="0"/>
                        <w:adjustRightInd w:val="0"/>
                        <w:spacing w:line="480" w:lineRule="auto"/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</w:pPr>
                      <w:r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>Figure 8</w:t>
                      </w:r>
                      <w:r w:rsidR="001B11D2" w:rsidRPr="002311F5">
                        <w:rPr>
                          <w:rFonts w:ascii="Arial" w:hAnsi="Arial" w:cs="Arial"/>
                          <w:snapToGrid w:val="0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  <w:r w:rsidR="00EF579E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A</w:t>
                      </w:r>
                      <w:r w:rsidR="00722F5B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symmetry index (AI, %) </w:t>
                      </w:r>
                      <w:r w:rsidR="00DE5E1A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>of</w:t>
                      </w:r>
                      <w:r w:rsidR="00AB6518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 </w:t>
                      </w:r>
                      <w:r w:rsidR="00594B4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young (YC), </w:t>
                      </w:r>
                      <w:r w:rsidR="00594B46" w:rsidRPr="00594B46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middle aged (MC) and aged (AC) control subjects </w:t>
                      </w:r>
                      <w:r w:rsidR="00E12285">
                        <w:rPr>
                          <w:rFonts w:ascii="Arial" w:hAnsi="Arial" w:cs="Arial"/>
                          <w:bCs/>
                          <w:sz w:val="22"/>
                          <w:szCs w:val="22"/>
                        </w:rPr>
                        <w:t xml:space="preserve">on the surfaces from </w:t>
                      </w:r>
                      <w:r w:rsidR="00E12285" w:rsidRPr="002311F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S</w:t>
                      </w:r>
                      <w:r w:rsidR="00331538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-2</w:t>
                      </w:r>
                      <w:r w:rsidR="00331538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, 2 mm inside the WM, t</w:t>
                      </w:r>
                      <w:r w:rsidR="00E1228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o </w:t>
                      </w:r>
                      <w:r w:rsidR="00E12285" w:rsidRPr="002311F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S</w:t>
                      </w:r>
                      <w:r w:rsidR="00E12285">
                        <w:rPr>
                          <w:rFonts w:ascii="Arial" w:hAnsi="Arial" w:cs="Arial"/>
                          <w:sz w:val="22"/>
                          <w:szCs w:val="22"/>
                          <w:vertAlign w:val="subscript"/>
                          <w:lang w:eastAsia="zh-CN"/>
                        </w:rPr>
                        <w:t>p</w:t>
                      </w:r>
                      <w:r w:rsidR="00E12285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>, the pial surface</w:t>
                      </w:r>
                      <w:r w:rsidR="001B11D2">
                        <w:rPr>
                          <w:rFonts w:ascii="Arial" w:hAnsi="Arial" w:cs="Arial"/>
                          <w:sz w:val="22"/>
                          <w:szCs w:val="22"/>
                          <w:lang w:eastAsia="zh-CN"/>
                        </w:rPr>
                        <w:t xml:space="preserve">. </w:t>
                      </w:r>
                    </w:p>
                  </w:txbxContent>
                </v:textbox>
              </v:shape>
            </w:pict>
          </mc:Fallback>
        </mc:AlternateContent>
      </w:r>
      <w:r w:rsidR="00D95E2A">
        <w:br w:type="page"/>
      </w:r>
      <w:r w:rsidR="00457078">
        <w:lastRenderedPageBreak/>
        <w:t>(a)</w:t>
      </w:r>
    </w:p>
    <w:p w:rsidR="00457078" w:rsidRDefault="00CA20B4" w:rsidP="00457078">
      <w:pPr>
        <w:pStyle w:val="NormalWeb"/>
        <w:spacing w:after="0"/>
      </w:pPr>
      <w:r>
        <w:rPr>
          <w:noProof/>
        </w:rPr>
        <w:drawing>
          <wp:inline distT="0" distB="0" distL="0" distR="0">
            <wp:extent cx="5486400" cy="6619875"/>
            <wp:effectExtent l="0" t="0" r="0" b="9525"/>
            <wp:docPr id="2" name="Picture 2" descr="SevenPat2_6_L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SevenPat2_6_LH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619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57078" w:rsidRDefault="00CA20B4" w:rsidP="00457078">
      <w:pPr>
        <w:pStyle w:val="NormalWeb"/>
        <w:spacing w:after="0"/>
      </w:pPr>
      <w:r>
        <w:rPr>
          <w:noProof/>
        </w:rPr>
        <w:drawing>
          <wp:inline distT="0" distB="0" distL="0" distR="0">
            <wp:extent cx="2390775" cy="400050"/>
            <wp:effectExtent l="0" t="0" r="9525" b="0"/>
            <wp:docPr id="3" name="Picture 3" descr="Colorbar_2_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olorbar_2_6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0775" cy="40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7436" w:rsidRDefault="00A37436" w:rsidP="00457078">
      <w:pPr>
        <w:pStyle w:val="NormalWeb"/>
        <w:spacing w:after="0"/>
      </w:pPr>
    </w:p>
    <w:p w:rsidR="00457078" w:rsidRDefault="00457078" w:rsidP="00457078">
      <w:pPr>
        <w:pStyle w:val="NormalWeb"/>
        <w:spacing w:after="0"/>
      </w:pPr>
      <w:r>
        <w:lastRenderedPageBreak/>
        <w:t>(b)</w:t>
      </w:r>
    </w:p>
    <w:p w:rsidR="00457078" w:rsidRDefault="00CA20B4" w:rsidP="00457078">
      <w:pPr>
        <w:pStyle w:val="NormalWeb"/>
        <w:spacing w:after="0"/>
      </w:pPr>
      <w:r>
        <w:rPr>
          <w:noProof/>
        </w:rPr>
        <w:drawing>
          <wp:inline distT="0" distB="0" distL="0" distR="0">
            <wp:extent cx="5486400" cy="2886075"/>
            <wp:effectExtent l="0" t="0" r="0" b="9525"/>
            <wp:docPr id="4" name="Picture 4" descr="RepPat2_6_L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RepPat2_6_LH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886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7436" w:rsidRDefault="00CA20B4" w:rsidP="00457078">
      <w:pPr>
        <w:pStyle w:val="NormalWeb"/>
        <w:spacing w:after="0"/>
      </w:pPr>
      <w:r>
        <w:rPr>
          <w:noProof/>
        </w:rPr>
        <w:drawing>
          <wp:inline distT="0" distB="0" distL="0" distR="0">
            <wp:extent cx="2390775" cy="400050"/>
            <wp:effectExtent l="0" t="0" r="9525" b="0"/>
            <wp:docPr id="5" name="Picture 5" descr="Colorbar_2_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olorbar_2_6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0775" cy="40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57078" w:rsidRDefault="00457078" w:rsidP="00457078">
      <w:pPr>
        <w:pStyle w:val="NormalWeb"/>
        <w:spacing w:after="0"/>
      </w:pPr>
      <w:r>
        <w:t>Figure 9: (a) Seven chronic LH stroke patients (rows: patients S01, S02, S03, S05, S07, S08, S10) cortical mid-GM CBF deficit compared to MC+AC control subjects. Rows are different views of hemisphere (left on left) and view (lateral as lateral). Z scores from 2 to 6 in clusters of 20mm or more shown with the z-normalized and covariate adjusted CBF scores being used. (b) One stroke patient (S07) imaged at at 5 mo. (top row), 13 mo. (middle), and 25 mo. (bottom) post-stroke with infarcts affecting left lateral prefrontal, left insula, left posterior temporal, and connecting WM.</w:t>
      </w:r>
    </w:p>
    <w:p w:rsidR="00A37436" w:rsidRDefault="00457078" w:rsidP="00836439">
      <w:r>
        <w:br w:type="page"/>
      </w:r>
      <w:r w:rsidR="00CA20B4">
        <w:rPr>
          <w:noProof/>
        </w:rPr>
        <w:lastRenderedPageBreak/>
        <w:drawing>
          <wp:inline distT="0" distB="0" distL="0" distR="0">
            <wp:extent cx="4943475" cy="6838950"/>
            <wp:effectExtent l="0" t="0" r="9525" b="0"/>
            <wp:docPr id="6" name="Picture 6" descr="EightPat2_6_TB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ightPat2_6_TBI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3475" cy="683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2671" w:rsidRDefault="00CA20B4" w:rsidP="00DC5299">
      <w:pPr>
        <w:pStyle w:val="NormalWeb"/>
        <w:spacing w:after="0"/>
      </w:pPr>
      <w:r>
        <w:rPr>
          <w:noProof/>
        </w:rPr>
        <w:drawing>
          <wp:inline distT="0" distB="0" distL="0" distR="0">
            <wp:extent cx="2152650" cy="409575"/>
            <wp:effectExtent l="0" t="0" r="0" b="9525"/>
            <wp:docPr id="7" name="Picture 7" descr="Colorbar_2_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olorbar_2_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2650" cy="409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37436">
        <w:tab/>
      </w:r>
      <w:r w:rsidR="00A37436">
        <w:tab/>
      </w:r>
      <w:r w:rsidR="00A37436">
        <w:tab/>
      </w:r>
      <w:r w:rsidR="00A37436">
        <w:tab/>
      </w:r>
      <w:r w:rsidR="00A37436">
        <w:tab/>
      </w:r>
      <w:r w:rsidR="00A37436">
        <w:tab/>
      </w:r>
      <w:r w:rsidR="00A37436">
        <w:tab/>
        <w:t xml:space="preserve">   </w:t>
      </w:r>
      <w:r w:rsidR="00457078">
        <w:t xml:space="preserve">Figure 10: Eight chronic TBI patients (rows: patients S13, S14, S15, S16, S17, S18, S19, S21) cortical mid-GM CBF deficit compared to MC+YC control subjects. Rows are different views of hemisphere (left on left) and view (lateral as lateral). Z scores from 2 to 5 shown with covariate adjusted CBF scores being used. </w:t>
      </w:r>
    </w:p>
    <w:sectPr w:rsidR="00BB267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C140C" w:rsidRDefault="00DC140C" w:rsidP="00977B56">
      <w:r>
        <w:separator/>
      </w:r>
    </w:p>
  </w:endnote>
  <w:endnote w:type="continuationSeparator" w:id="0">
    <w:p w:rsidR="00DC140C" w:rsidRDefault="00DC140C" w:rsidP="00977B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C140C" w:rsidRDefault="00DC140C" w:rsidP="00977B56">
      <w:r>
        <w:separator/>
      </w:r>
    </w:p>
  </w:footnote>
  <w:footnote w:type="continuationSeparator" w:id="0">
    <w:p w:rsidR="00DC140C" w:rsidRDefault="00DC140C" w:rsidP="00977B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602F7A"/>
    <w:multiLevelType w:val="hybridMultilevel"/>
    <w:tmpl w:val="3718EEE4"/>
    <w:lvl w:ilvl="0" w:tplc="F0DA9AF6">
      <w:start w:val="1"/>
      <w:numFmt w:val="upperLetter"/>
      <w:lvlText w:val="%1."/>
      <w:lvlJc w:val="left"/>
      <w:pPr>
        <w:ind w:left="148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08" w:hanging="360"/>
      </w:pPr>
    </w:lvl>
    <w:lvl w:ilvl="2" w:tplc="0409001B" w:tentative="1">
      <w:start w:val="1"/>
      <w:numFmt w:val="lowerRoman"/>
      <w:lvlText w:val="%3."/>
      <w:lvlJc w:val="right"/>
      <w:pPr>
        <w:ind w:left="2928" w:hanging="180"/>
      </w:pPr>
    </w:lvl>
    <w:lvl w:ilvl="3" w:tplc="0409000F" w:tentative="1">
      <w:start w:val="1"/>
      <w:numFmt w:val="decimal"/>
      <w:lvlText w:val="%4."/>
      <w:lvlJc w:val="left"/>
      <w:pPr>
        <w:ind w:left="3648" w:hanging="360"/>
      </w:pPr>
    </w:lvl>
    <w:lvl w:ilvl="4" w:tplc="04090019" w:tentative="1">
      <w:start w:val="1"/>
      <w:numFmt w:val="lowerLetter"/>
      <w:lvlText w:val="%5."/>
      <w:lvlJc w:val="left"/>
      <w:pPr>
        <w:ind w:left="4368" w:hanging="360"/>
      </w:pPr>
    </w:lvl>
    <w:lvl w:ilvl="5" w:tplc="0409001B" w:tentative="1">
      <w:start w:val="1"/>
      <w:numFmt w:val="lowerRoman"/>
      <w:lvlText w:val="%6."/>
      <w:lvlJc w:val="right"/>
      <w:pPr>
        <w:ind w:left="5088" w:hanging="180"/>
      </w:pPr>
    </w:lvl>
    <w:lvl w:ilvl="6" w:tplc="0409000F" w:tentative="1">
      <w:start w:val="1"/>
      <w:numFmt w:val="decimal"/>
      <w:lvlText w:val="%7."/>
      <w:lvlJc w:val="left"/>
      <w:pPr>
        <w:ind w:left="5808" w:hanging="360"/>
      </w:pPr>
    </w:lvl>
    <w:lvl w:ilvl="7" w:tplc="04090019" w:tentative="1">
      <w:start w:val="1"/>
      <w:numFmt w:val="lowerLetter"/>
      <w:lvlText w:val="%8."/>
      <w:lvlJc w:val="left"/>
      <w:pPr>
        <w:ind w:left="6528" w:hanging="360"/>
      </w:pPr>
    </w:lvl>
    <w:lvl w:ilvl="8" w:tplc="0409001B" w:tentative="1">
      <w:start w:val="1"/>
      <w:numFmt w:val="lowerRoman"/>
      <w:lvlText w:val="%9."/>
      <w:lvlJc w:val="right"/>
      <w:pPr>
        <w:ind w:left="7248" w:hanging="180"/>
      </w:pPr>
    </w:lvl>
  </w:abstractNum>
  <w:abstractNum w:abstractNumId="1">
    <w:nsid w:val="288709A3"/>
    <w:multiLevelType w:val="hybridMultilevel"/>
    <w:tmpl w:val="53DCBA7C"/>
    <w:lvl w:ilvl="0" w:tplc="F9C6D372">
      <w:start w:val="1"/>
      <w:numFmt w:val="lowerLetter"/>
      <w:lvlText w:val="(%1)"/>
      <w:lvlJc w:val="left"/>
      <w:pPr>
        <w:tabs>
          <w:tab w:val="num" w:pos="960"/>
        </w:tabs>
        <w:ind w:left="9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680"/>
        </w:tabs>
        <w:ind w:left="16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400"/>
        </w:tabs>
        <w:ind w:left="24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120"/>
        </w:tabs>
        <w:ind w:left="31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840"/>
        </w:tabs>
        <w:ind w:left="38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560"/>
        </w:tabs>
        <w:ind w:left="45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280"/>
        </w:tabs>
        <w:ind w:left="52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000"/>
        </w:tabs>
        <w:ind w:left="60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720"/>
        </w:tabs>
        <w:ind w:left="6720" w:hanging="180"/>
      </w:pPr>
    </w:lvl>
  </w:abstractNum>
  <w:abstractNum w:abstractNumId="2">
    <w:nsid w:val="300F71B7"/>
    <w:multiLevelType w:val="hybridMultilevel"/>
    <w:tmpl w:val="3DA8D770"/>
    <w:lvl w:ilvl="0" w:tplc="5AF4D0E4">
      <w:start w:val="1"/>
      <w:numFmt w:val="lowerLetter"/>
      <w:lvlText w:val="(%1)"/>
      <w:lvlJc w:val="left"/>
      <w:pPr>
        <w:tabs>
          <w:tab w:val="num" w:pos="4956"/>
        </w:tabs>
        <w:ind w:left="4956" w:hanging="363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400"/>
        </w:tabs>
        <w:ind w:left="24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120"/>
        </w:tabs>
        <w:ind w:left="31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840"/>
        </w:tabs>
        <w:ind w:left="38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560"/>
        </w:tabs>
        <w:ind w:left="45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280"/>
        </w:tabs>
        <w:ind w:left="52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000"/>
        </w:tabs>
        <w:ind w:left="60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720"/>
        </w:tabs>
        <w:ind w:left="67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440"/>
        </w:tabs>
        <w:ind w:left="7440" w:hanging="180"/>
      </w:pPr>
    </w:lvl>
  </w:abstractNum>
  <w:abstractNum w:abstractNumId="3">
    <w:nsid w:val="41657CB0"/>
    <w:multiLevelType w:val="hybridMultilevel"/>
    <w:tmpl w:val="1F7C643A"/>
    <w:lvl w:ilvl="0" w:tplc="1ED2DCF4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ascii="Helvetica" w:hAnsi="Helvetica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499D571E"/>
    <w:multiLevelType w:val="hybridMultilevel"/>
    <w:tmpl w:val="EDC2D2D2"/>
    <w:lvl w:ilvl="0" w:tplc="02C24FA6">
      <w:start w:val="1"/>
      <w:numFmt w:val="lowerLetter"/>
      <w:lvlText w:val="(%1)"/>
      <w:lvlJc w:val="left"/>
      <w:pPr>
        <w:tabs>
          <w:tab w:val="num" w:pos="1200"/>
        </w:tabs>
        <w:ind w:left="1200" w:hanging="8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49F1633A"/>
    <w:multiLevelType w:val="hybridMultilevel"/>
    <w:tmpl w:val="31FA9D64"/>
    <w:lvl w:ilvl="0" w:tplc="37703AEE">
      <w:start w:val="1"/>
      <w:numFmt w:val="upperLetter"/>
      <w:lvlText w:val="(%1)"/>
      <w:lvlJc w:val="left"/>
      <w:pPr>
        <w:ind w:left="22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88" w:hanging="360"/>
      </w:pPr>
    </w:lvl>
    <w:lvl w:ilvl="2" w:tplc="0409001B" w:tentative="1">
      <w:start w:val="1"/>
      <w:numFmt w:val="lowerRoman"/>
      <w:lvlText w:val="%3."/>
      <w:lvlJc w:val="right"/>
      <w:pPr>
        <w:ind w:left="3708" w:hanging="180"/>
      </w:pPr>
    </w:lvl>
    <w:lvl w:ilvl="3" w:tplc="0409000F" w:tentative="1">
      <w:start w:val="1"/>
      <w:numFmt w:val="decimal"/>
      <w:lvlText w:val="%4."/>
      <w:lvlJc w:val="left"/>
      <w:pPr>
        <w:ind w:left="4428" w:hanging="360"/>
      </w:pPr>
    </w:lvl>
    <w:lvl w:ilvl="4" w:tplc="04090019" w:tentative="1">
      <w:start w:val="1"/>
      <w:numFmt w:val="lowerLetter"/>
      <w:lvlText w:val="%5."/>
      <w:lvlJc w:val="left"/>
      <w:pPr>
        <w:ind w:left="5148" w:hanging="360"/>
      </w:pPr>
    </w:lvl>
    <w:lvl w:ilvl="5" w:tplc="0409001B" w:tentative="1">
      <w:start w:val="1"/>
      <w:numFmt w:val="lowerRoman"/>
      <w:lvlText w:val="%6."/>
      <w:lvlJc w:val="right"/>
      <w:pPr>
        <w:ind w:left="5868" w:hanging="180"/>
      </w:pPr>
    </w:lvl>
    <w:lvl w:ilvl="6" w:tplc="0409000F" w:tentative="1">
      <w:start w:val="1"/>
      <w:numFmt w:val="decimal"/>
      <w:lvlText w:val="%7."/>
      <w:lvlJc w:val="left"/>
      <w:pPr>
        <w:ind w:left="6588" w:hanging="360"/>
      </w:pPr>
    </w:lvl>
    <w:lvl w:ilvl="7" w:tplc="04090019" w:tentative="1">
      <w:start w:val="1"/>
      <w:numFmt w:val="lowerLetter"/>
      <w:lvlText w:val="%8."/>
      <w:lvlJc w:val="left"/>
      <w:pPr>
        <w:ind w:left="7308" w:hanging="360"/>
      </w:pPr>
    </w:lvl>
    <w:lvl w:ilvl="8" w:tplc="0409001B" w:tentative="1">
      <w:start w:val="1"/>
      <w:numFmt w:val="lowerRoman"/>
      <w:lvlText w:val="%9."/>
      <w:lvlJc w:val="right"/>
      <w:pPr>
        <w:ind w:left="8028" w:hanging="180"/>
      </w:pPr>
    </w:lvl>
  </w:abstractNum>
  <w:abstractNum w:abstractNumId="6">
    <w:nsid w:val="4DA97F21"/>
    <w:multiLevelType w:val="hybridMultilevel"/>
    <w:tmpl w:val="B860E28E"/>
    <w:lvl w:ilvl="0" w:tplc="0EA406AE">
      <w:start w:val="1"/>
      <w:numFmt w:val="upperLetter"/>
      <w:lvlText w:val="%1."/>
      <w:lvlJc w:val="left"/>
      <w:pPr>
        <w:ind w:left="148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08" w:hanging="360"/>
      </w:pPr>
    </w:lvl>
    <w:lvl w:ilvl="2" w:tplc="0409001B" w:tentative="1">
      <w:start w:val="1"/>
      <w:numFmt w:val="lowerRoman"/>
      <w:lvlText w:val="%3."/>
      <w:lvlJc w:val="right"/>
      <w:pPr>
        <w:ind w:left="2928" w:hanging="180"/>
      </w:pPr>
    </w:lvl>
    <w:lvl w:ilvl="3" w:tplc="0409000F" w:tentative="1">
      <w:start w:val="1"/>
      <w:numFmt w:val="decimal"/>
      <w:lvlText w:val="%4."/>
      <w:lvlJc w:val="left"/>
      <w:pPr>
        <w:ind w:left="3648" w:hanging="360"/>
      </w:pPr>
    </w:lvl>
    <w:lvl w:ilvl="4" w:tplc="04090019" w:tentative="1">
      <w:start w:val="1"/>
      <w:numFmt w:val="lowerLetter"/>
      <w:lvlText w:val="%5."/>
      <w:lvlJc w:val="left"/>
      <w:pPr>
        <w:ind w:left="4368" w:hanging="360"/>
      </w:pPr>
    </w:lvl>
    <w:lvl w:ilvl="5" w:tplc="0409001B" w:tentative="1">
      <w:start w:val="1"/>
      <w:numFmt w:val="lowerRoman"/>
      <w:lvlText w:val="%6."/>
      <w:lvlJc w:val="right"/>
      <w:pPr>
        <w:ind w:left="5088" w:hanging="180"/>
      </w:pPr>
    </w:lvl>
    <w:lvl w:ilvl="6" w:tplc="0409000F" w:tentative="1">
      <w:start w:val="1"/>
      <w:numFmt w:val="decimal"/>
      <w:lvlText w:val="%7."/>
      <w:lvlJc w:val="left"/>
      <w:pPr>
        <w:ind w:left="5808" w:hanging="360"/>
      </w:pPr>
    </w:lvl>
    <w:lvl w:ilvl="7" w:tplc="04090019" w:tentative="1">
      <w:start w:val="1"/>
      <w:numFmt w:val="lowerLetter"/>
      <w:lvlText w:val="%8."/>
      <w:lvlJc w:val="left"/>
      <w:pPr>
        <w:ind w:left="6528" w:hanging="360"/>
      </w:pPr>
    </w:lvl>
    <w:lvl w:ilvl="8" w:tplc="0409001B" w:tentative="1">
      <w:start w:val="1"/>
      <w:numFmt w:val="lowerRoman"/>
      <w:lvlText w:val="%9."/>
      <w:lvlJc w:val="right"/>
      <w:pPr>
        <w:ind w:left="7248" w:hanging="180"/>
      </w:pPr>
    </w:lvl>
  </w:abstractNum>
  <w:abstractNum w:abstractNumId="7">
    <w:nsid w:val="50965660"/>
    <w:multiLevelType w:val="hybridMultilevel"/>
    <w:tmpl w:val="A3F0ACF4"/>
    <w:lvl w:ilvl="0" w:tplc="B93E07AC">
      <w:start w:val="1"/>
      <w:numFmt w:val="upperLetter"/>
      <w:lvlText w:val="%1."/>
      <w:lvlJc w:val="left"/>
      <w:pPr>
        <w:ind w:left="97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92" w:hanging="360"/>
      </w:pPr>
    </w:lvl>
    <w:lvl w:ilvl="2" w:tplc="0409001B" w:tentative="1">
      <w:start w:val="1"/>
      <w:numFmt w:val="lowerRoman"/>
      <w:lvlText w:val="%3."/>
      <w:lvlJc w:val="right"/>
      <w:pPr>
        <w:ind w:left="2412" w:hanging="180"/>
      </w:pPr>
    </w:lvl>
    <w:lvl w:ilvl="3" w:tplc="0409000F" w:tentative="1">
      <w:start w:val="1"/>
      <w:numFmt w:val="decimal"/>
      <w:lvlText w:val="%4."/>
      <w:lvlJc w:val="left"/>
      <w:pPr>
        <w:ind w:left="3132" w:hanging="360"/>
      </w:pPr>
    </w:lvl>
    <w:lvl w:ilvl="4" w:tplc="04090019" w:tentative="1">
      <w:start w:val="1"/>
      <w:numFmt w:val="lowerLetter"/>
      <w:lvlText w:val="%5."/>
      <w:lvlJc w:val="left"/>
      <w:pPr>
        <w:ind w:left="3852" w:hanging="360"/>
      </w:pPr>
    </w:lvl>
    <w:lvl w:ilvl="5" w:tplc="0409001B" w:tentative="1">
      <w:start w:val="1"/>
      <w:numFmt w:val="lowerRoman"/>
      <w:lvlText w:val="%6."/>
      <w:lvlJc w:val="right"/>
      <w:pPr>
        <w:ind w:left="4572" w:hanging="180"/>
      </w:pPr>
    </w:lvl>
    <w:lvl w:ilvl="6" w:tplc="0409000F" w:tentative="1">
      <w:start w:val="1"/>
      <w:numFmt w:val="decimal"/>
      <w:lvlText w:val="%7."/>
      <w:lvlJc w:val="left"/>
      <w:pPr>
        <w:ind w:left="5292" w:hanging="360"/>
      </w:pPr>
    </w:lvl>
    <w:lvl w:ilvl="7" w:tplc="04090019" w:tentative="1">
      <w:start w:val="1"/>
      <w:numFmt w:val="lowerLetter"/>
      <w:lvlText w:val="%8."/>
      <w:lvlJc w:val="left"/>
      <w:pPr>
        <w:ind w:left="6012" w:hanging="360"/>
      </w:pPr>
    </w:lvl>
    <w:lvl w:ilvl="8" w:tplc="0409001B" w:tentative="1">
      <w:start w:val="1"/>
      <w:numFmt w:val="lowerRoman"/>
      <w:lvlText w:val="%9."/>
      <w:lvlJc w:val="right"/>
      <w:pPr>
        <w:ind w:left="6732" w:hanging="180"/>
      </w:pPr>
    </w:lvl>
  </w:abstractNum>
  <w:abstractNum w:abstractNumId="8">
    <w:nsid w:val="523221E4"/>
    <w:multiLevelType w:val="hybridMultilevel"/>
    <w:tmpl w:val="5A4A50CA"/>
    <w:lvl w:ilvl="0" w:tplc="B5EEF2C6">
      <w:start w:val="1"/>
      <w:numFmt w:val="lowerLetter"/>
      <w:lvlText w:val="(%1)"/>
      <w:lvlJc w:val="left"/>
      <w:pPr>
        <w:tabs>
          <w:tab w:val="num" w:pos="600"/>
        </w:tabs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20"/>
        </w:tabs>
        <w:ind w:left="13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40"/>
        </w:tabs>
        <w:ind w:left="20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60"/>
        </w:tabs>
        <w:ind w:left="27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80"/>
        </w:tabs>
        <w:ind w:left="34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00"/>
        </w:tabs>
        <w:ind w:left="42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20"/>
        </w:tabs>
        <w:ind w:left="49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40"/>
        </w:tabs>
        <w:ind w:left="56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60"/>
        </w:tabs>
        <w:ind w:left="6360" w:hanging="180"/>
      </w:pPr>
    </w:lvl>
  </w:abstractNum>
  <w:abstractNum w:abstractNumId="9">
    <w:nsid w:val="56B3610E"/>
    <w:multiLevelType w:val="hybridMultilevel"/>
    <w:tmpl w:val="54C2F3D2"/>
    <w:lvl w:ilvl="0" w:tplc="A0B26A74">
      <w:start w:val="1"/>
      <w:numFmt w:val="lowerLetter"/>
      <w:lvlText w:val="(%1)"/>
      <w:lvlJc w:val="left"/>
      <w:pPr>
        <w:tabs>
          <w:tab w:val="num" w:pos="540"/>
        </w:tabs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10">
    <w:nsid w:val="5DAE3620"/>
    <w:multiLevelType w:val="hybridMultilevel"/>
    <w:tmpl w:val="8530FFF6"/>
    <w:lvl w:ilvl="0" w:tplc="E15E916C">
      <w:start w:val="1"/>
      <w:numFmt w:val="lowerLetter"/>
      <w:lvlText w:val="(%1)"/>
      <w:lvlJc w:val="left"/>
      <w:pPr>
        <w:tabs>
          <w:tab w:val="num" w:pos="420"/>
        </w:tabs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140"/>
        </w:tabs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60"/>
        </w:tabs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80"/>
        </w:tabs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300"/>
        </w:tabs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020"/>
        </w:tabs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740"/>
        </w:tabs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60"/>
        </w:tabs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80"/>
        </w:tabs>
        <w:ind w:left="6180" w:hanging="180"/>
      </w:pPr>
    </w:lvl>
  </w:abstractNum>
  <w:abstractNum w:abstractNumId="11">
    <w:nsid w:val="618574DD"/>
    <w:multiLevelType w:val="hybridMultilevel"/>
    <w:tmpl w:val="802A5852"/>
    <w:lvl w:ilvl="0" w:tplc="0FAC7D68">
      <w:start w:val="1"/>
      <w:numFmt w:val="lowerLetter"/>
      <w:lvlText w:val="(%1)"/>
      <w:lvlJc w:val="left"/>
      <w:pPr>
        <w:tabs>
          <w:tab w:val="num" w:pos="1572"/>
        </w:tabs>
        <w:ind w:left="1572" w:hanging="360"/>
      </w:pPr>
      <w:rPr>
        <w:rFonts w:ascii="Helvetica" w:hAnsi="Helvetica" w:cs="Helvetica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292"/>
        </w:tabs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012"/>
        </w:tabs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732"/>
        </w:tabs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452"/>
        </w:tabs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172"/>
        </w:tabs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892"/>
        </w:tabs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612"/>
        </w:tabs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332"/>
        </w:tabs>
        <w:ind w:left="7332" w:hanging="180"/>
      </w:pPr>
    </w:lvl>
  </w:abstractNum>
  <w:abstractNum w:abstractNumId="12">
    <w:nsid w:val="72F74647"/>
    <w:multiLevelType w:val="hybridMultilevel"/>
    <w:tmpl w:val="22CA0C32"/>
    <w:lvl w:ilvl="0" w:tplc="F9CCAEAA">
      <w:start w:val="1"/>
      <w:numFmt w:val="lowerLetter"/>
      <w:lvlText w:val="(%1)"/>
      <w:lvlJc w:val="left"/>
      <w:pPr>
        <w:tabs>
          <w:tab w:val="num" w:pos="768"/>
        </w:tabs>
        <w:ind w:left="768" w:hanging="492"/>
      </w:pPr>
      <w:rPr>
        <w:rFonts w:ascii="Helvetica" w:hAnsi="Helvetica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56"/>
        </w:tabs>
        <w:ind w:left="135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76"/>
        </w:tabs>
        <w:ind w:left="207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96"/>
        </w:tabs>
        <w:ind w:left="279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16"/>
        </w:tabs>
        <w:ind w:left="351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36"/>
        </w:tabs>
        <w:ind w:left="423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56"/>
        </w:tabs>
        <w:ind w:left="495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76"/>
        </w:tabs>
        <w:ind w:left="567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96"/>
        </w:tabs>
        <w:ind w:left="6396" w:hanging="180"/>
      </w:pPr>
    </w:lvl>
  </w:abstractNum>
  <w:abstractNum w:abstractNumId="13">
    <w:nsid w:val="7A8633C4"/>
    <w:multiLevelType w:val="hybridMultilevel"/>
    <w:tmpl w:val="35708266"/>
    <w:lvl w:ilvl="0" w:tplc="E7C04D42">
      <w:start w:val="3"/>
      <w:numFmt w:val="lowerLetter"/>
      <w:lvlText w:val="(%1)"/>
      <w:lvlJc w:val="left"/>
      <w:pPr>
        <w:tabs>
          <w:tab w:val="num" w:pos="5256"/>
        </w:tabs>
        <w:ind w:left="5256" w:hanging="339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940"/>
        </w:tabs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660"/>
        </w:tabs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380"/>
        </w:tabs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5100"/>
        </w:tabs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820"/>
        </w:tabs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540"/>
        </w:tabs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260"/>
        </w:tabs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980"/>
        </w:tabs>
        <w:ind w:left="7980" w:hanging="180"/>
      </w:pPr>
    </w:lvl>
  </w:abstractNum>
  <w:num w:numId="1">
    <w:abstractNumId w:val="13"/>
  </w:num>
  <w:num w:numId="2">
    <w:abstractNumId w:val="2"/>
  </w:num>
  <w:num w:numId="3">
    <w:abstractNumId w:val="12"/>
  </w:num>
  <w:num w:numId="4">
    <w:abstractNumId w:val="1"/>
  </w:num>
  <w:num w:numId="5">
    <w:abstractNumId w:val="8"/>
  </w:num>
  <w:num w:numId="6">
    <w:abstractNumId w:val="10"/>
  </w:num>
  <w:num w:numId="7">
    <w:abstractNumId w:val="9"/>
  </w:num>
  <w:num w:numId="8">
    <w:abstractNumId w:val="4"/>
  </w:num>
  <w:num w:numId="9">
    <w:abstractNumId w:val="3"/>
  </w:num>
  <w:num w:numId="10">
    <w:abstractNumId w:val="11"/>
  </w:num>
  <w:num w:numId="11">
    <w:abstractNumId w:val="5"/>
  </w:num>
  <w:num w:numId="12">
    <w:abstractNumId w:val="0"/>
  </w:num>
  <w:num w:numId="13">
    <w:abstractNumId w:val="6"/>
  </w:num>
  <w:num w:numId="1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hdrShapeDefaults>
    <o:shapedefaults v:ext="edit" spidmax="3074">
      <o:colormru v:ext="edit" colors="#9f9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imag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r90sdvm9vpx5epvr7vfee22e5t0e9dtrev&quot;&gt;MyEndNoteLibrary&lt;record-ids&gt;&lt;item&gt;474&lt;/item&gt;&lt;/record-ids&gt;&lt;/item&gt;&lt;/Libraries&gt;"/>
  </w:docVars>
  <w:rsids>
    <w:rsidRoot w:val="001C6FA2"/>
    <w:rsid w:val="00012988"/>
    <w:rsid w:val="000240DE"/>
    <w:rsid w:val="000569C9"/>
    <w:rsid w:val="00080E84"/>
    <w:rsid w:val="0009326E"/>
    <w:rsid w:val="000947F3"/>
    <w:rsid w:val="00095690"/>
    <w:rsid w:val="000A1865"/>
    <w:rsid w:val="000A636F"/>
    <w:rsid w:val="000C3DAF"/>
    <w:rsid w:val="000D1AE6"/>
    <w:rsid w:val="000E70F2"/>
    <w:rsid w:val="00114E99"/>
    <w:rsid w:val="00141165"/>
    <w:rsid w:val="00142A1C"/>
    <w:rsid w:val="0014513E"/>
    <w:rsid w:val="00156DF3"/>
    <w:rsid w:val="001572E1"/>
    <w:rsid w:val="001A4D34"/>
    <w:rsid w:val="001B11D2"/>
    <w:rsid w:val="001C6ED9"/>
    <w:rsid w:val="001C6FA2"/>
    <w:rsid w:val="001D55DD"/>
    <w:rsid w:val="001D63E1"/>
    <w:rsid w:val="001F0B3E"/>
    <w:rsid w:val="002311F5"/>
    <w:rsid w:val="002459ED"/>
    <w:rsid w:val="00252C81"/>
    <w:rsid w:val="00257A54"/>
    <w:rsid w:val="002D60F5"/>
    <w:rsid w:val="002D7482"/>
    <w:rsid w:val="002F1DDD"/>
    <w:rsid w:val="00324E17"/>
    <w:rsid w:val="00331538"/>
    <w:rsid w:val="00354A1A"/>
    <w:rsid w:val="003655FB"/>
    <w:rsid w:val="00375CB4"/>
    <w:rsid w:val="00381957"/>
    <w:rsid w:val="003C51E0"/>
    <w:rsid w:val="003D634C"/>
    <w:rsid w:val="00401AE8"/>
    <w:rsid w:val="00406722"/>
    <w:rsid w:val="00431A44"/>
    <w:rsid w:val="00457078"/>
    <w:rsid w:val="00471F8E"/>
    <w:rsid w:val="0048312A"/>
    <w:rsid w:val="00492816"/>
    <w:rsid w:val="00497E9B"/>
    <w:rsid w:val="004B6DAC"/>
    <w:rsid w:val="004B75EF"/>
    <w:rsid w:val="004C472F"/>
    <w:rsid w:val="00521DA4"/>
    <w:rsid w:val="00525219"/>
    <w:rsid w:val="0052551A"/>
    <w:rsid w:val="005722F3"/>
    <w:rsid w:val="00582D7A"/>
    <w:rsid w:val="0059470B"/>
    <w:rsid w:val="00594B46"/>
    <w:rsid w:val="005B4EE2"/>
    <w:rsid w:val="005C08DE"/>
    <w:rsid w:val="005D1ED9"/>
    <w:rsid w:val="005D7725"/>
    <w:rsid w:val="005F6BC1"/>
    <w:rsid w:val="005F7EAC"/>
    <w:rsid w:val="00624B19"/>
    <w:rsid w:val="00640EF2"/>
    <w:rsid w:val="00663965"/>
    <w:rsid w:val="0067279C"/>
    <w:rsid w:val="006D736D"/>
    <w:rsid w:val="006F37AB"/>
    <w:rsid w:val="00722F5B"/>
    <w:rsid w:val="00726770"/>
    <w:rsid w:val="00731BA6"/>
    <w:rsid w:val="00756005"/>
    <w:rsid w:val="007561B8"/>
    <w:rsid w:val="007A405D"/>
    <w:rsid w:val="007D5009"/>
    <w:rsid w:val="00813648"/>
    <w:rsid w:val="00830101"/>
    <w:rsid w:val="00836439"/>
    <w:rsid w:val="00862EEC"/>
    <w:rsid w:val="00871AC2"/>
    <w:rsid w:val="00886281"/>
    <w:rsid w:val="008B1536"/>
    <w:rsid w:val="008C3040"/>
    <w:rsid w:val="008C58DE"/>
    <w:rsid w:val="008D4569"/>
    <w:rsid w:val="008E2596"/>
    <w:rsid w:val="00900633"/>
    <w:rsid w:val="009008F7"/>
    <w:rsid w:val="00902D20"/>
    <w:rsid w:val="00905A8D"/>
    <w:rsid w:val="009244B0"/>
    <w:rsid w:val="00953576"/>
    <w:rsid w:val="00961A41"/>
    <w:rsid w:val="00977B56"/>
    <w:rsid w:val="009A08D5"/>
    <w:rsid w:val="009C5FDE"/>
    <w:rsid w:val="009E05D4"/>
    <w:rsid w:val="00A02E5F"/>
    <w:rsid w:val="00A37436"/>
    <w:rsid w:val="00A44495"/>
    <w:rsid w:val="00A52801"/>
    <w:rsid w:val="00AB6518"/>
    <w:rsid w:val="00AC0959"/>
    <w:rsid w:val="00AC6938"/>
    <w:rsid w:val="00AD7E4E"/>
    <w:rsid w:val="00AF12F8"/>
    <w:rsid w:val="00AF2B00"/>
    <w:rsid w:val="00B241CC"/>
    <w:rsid w:val="00B36E07"/>
    <w:rsid w:val="00B3788F"/>
    <w:rsid w:val="00B86F6D"/>
    <w:rsid w:val="00B97E9E"/>
    <w:rsid w:val="00BA5413"/>
    <w:rsid w:val="00BB2671"/>
    <w:rsid w:val="00BB29C9"/>
    <w:rsid w:val="00BD36E3"/>
    <w:rsid w:val="00BD71DE"/>
    <w:rsid w:val="00BD76D5"/>
    <w:rsid w:val="00C03F14"/>
    <w:rsid w:val="00C4272C"/>
    <w:rsid w:val="00C60E1C"/>
    <w:rsid w:val="00C73234"/>
    <w:rsid w:val="00C84B66"/>
    <w:rsid w:val="00CA20B4"/>
    <w:rsid w:val="00CC4656"/>
    <w:rsid w:val="00CF1CCE"/>
    <w:rsid w:val="00D10EBB"/>
    <w:rsid w:val="00D12DCF"/>
    <w:rsid w:val="00D30BC0"/>
    <w:rsid w:val="00D5136A"/>
    <w:rsid w:val="00D635CE"/>
    <w:rsid w:val="00D662E0"/>
    <w:rsid w:val="00D70EFF"/>
    <w:rsid w:val="00D86816"/>
    <w:rsid w:val="00D95E2A"/>
    <w:rsid w:val="00DA3C6B"/>
    <w:rsid w:val="00DB2B0D"/>
    <w:rsid w:val="00DC140C"/>
    <w:rsid w:val="00DC5299"/>
    <w:rsid w:val="00DD2A49"/>
    <w:rsid w:val="00DE5E1A"/>
    <w:rsid w:val="00E04DF3"/>
    <w:rsid w:val="00E1201C"/>
    <w:rsid w:val="00E12285"/>
    <w:rsid w:val="00E24C2A"/>
    <w:rsid w:val="00E431AC"/>
    <w:rsid w:val="00E82D48"/>
    <w:rsid w:val="00E956ED"/>
    <w:rsid w:val="00EE631A"/>
    <w:rsid w:val="00EF579E"/>
    <w:rsid w:val="00EF6D3D"/>
    <w:rsid w:val="00F178F8"/>
    <w:rsid w:val="00F314C3"/>
    <w:rsid w:val="00F45DD2"/>
    <w:rsid w:val="00F61F41"/>
    <w:rsid w:val="00F809DC"/>
    <w:rsid w:val="00F94ED0"/>
    <w:rsid w:val="00FC00CF"/>
    <w:rsid w:val="00FC1867"/>
    <w:rsid w:val="00FE61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>
      <o:colormru v:ext="edit" colors="#9f9"/>
    </o:shapedefaults>
    <o:shapelayout v:ext="edit">
      <o:idmap v:ext="edit" data="1"/>
      <o:rules v:ext="edit">
        <o:r id="V:Rule1" type="connector" idref="#AutoShape 13"/>
        <o:r id="V:Rule2" type="connector" idref="#AutoShape 14"/>
        <o:r id="V:Rule3" type="connector" idref="#AutoShape 15"/>
        <o:r id="V:Rule4" type="connector" idref="#AutoShape 16"/>
        <o:r id="V:Rule5" type="connector" idref="#AutoShape 17"/>
        <o:r id="V:Rule6" type="connector" idref="#AutoShape 18"/>
        <o:r id="V:Rule7" type="connector" idref="#AutoShape 19"/>
        <o:r id="V:Rule8" type="connector" idref="#AutoShape 20"/>
        <o:r id="V:Rule9" type="connector" idref="#AutoShape 21"/>
        <o:r id="V:Rule10" type="connector" idref="#AutoShape 22"/>
      </o:rules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bCs/>
      <w:color w:val="FFFFFF"/>
      <w:sz w:val="20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b/>
      <w:bCs/>
      <w:color w:val="FFFFFF"/>
      <w:sz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  <w:szCs w:val="20"/>
    </w:rPr>
  </w:style>
  <w:style w:type="paragraph" w:styleId="BodyText">
    <w:name w:val="Body Text"/>
    <w:basedOn w:val="Normal"/>
    <w:semiHidden/>
    <w:pPr>
      <w:spacing w:line="480" w:lineRule="auto"/>
      <w:jc w:val="both"/>
    </w:pPr>
  </w:style>
  <w:style w:type="paragraph" w:styleId="BodyText2">
    <w:name w:val="Body Text 2"/>
    <w:basedOn w:val="Normal"/>
    <w:semiHidden/>
    <w:pPr>
      <w:jc w:val="center"/>
    </w:pPr>
  </w:style>
  <w:style w:type="paragraph" w:styleId="BodyText3">
    <w:name w:val="Body Text 3"/>
    <w:basedOn w:val="Normal"/>
    <w:semiHidden/>
    <w:rPr>
      <w:rFonts w:ascii="Helvetica" w:hAnsi="Helvetica"/>
      <w:color w:val="FFFFFF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  <w:bCs/>
      <w:sz w:val="20"/>
      <w:szCs w:val="20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61A41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961A41"/>
    <w:rPr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61A41"/>
    <w:rPr>
      <w:noProof/>
    </w:rPr>
  </w:style>
  <w:style w:type="character" w:customStyle="1" w:styleId="EndNoteBibliographyChar">
    <w:name w:val="EndNote Bibliography Char"/>
    <w:link w:val="EndNoteBibliography"/>
    <w:rsid w:val="00961A41"/>
    <w:rPr>
      <w:noProof/>
      <w:sz w:val="24"/>
      <w:szCs w:val="24"/>
      <w:lang w:eastAsia="en-US"/>
    </w:rPr>
  </w:style>
  <w:style w:type="table" w:styleId="TableGrid">
    <w:name w:val="Table Grid"/>
    <w:basedOn w:val="TableNormal"/>
    <w:uiPriority w:val="59"/>
    <w:rsid w:val="00FC186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link w:val="Header"/>
    <w:rsid w:val="00D95E2A"/>
    <w:rPr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B3788F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77B5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977B56"/>
    <w:rPr>
      <w:sz w:val="24"/>
      <w:szCs w:val="24"/>
      <w:lang w:eastAsia="en-US"/>
    </w:rPr>
  </w:style>
  <w:style w:type="paragraph" w:styleId="NormalWeb">
    <w:name w:val="Normal (Web)"/>
    <w:basedOn w:val="Normal"/>
    <w:uiPriority w:val="99"/>
    <w:unhideWhenUsed/>
    <w:rsid w:val="00457078"/>
    <w:pPr>
      <w:spacing w:before="100" w:beforeAutospacing="1" w:after="115"/>
    </w:pPr>
    <w:rPr>
      <w:rFonts w:eastAsia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bCs/>
      <w:color w:val="FFFFFF"/>
      <w:sz w:val="20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b/>
      <w:bCs/>
      <w:color w:val="FFFFFF"/>
      <w:sz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  <w:szCs w:val="20"/>
    </w:rPr>
  </w:style>
  <w:style w:type="paragraph" w:styleId="BodyText">
    <w:name w:val="Body Text"/>
    <w:basedOn w:val="Normal"/>
    <w:semiHidden/>
    <w:pPr>
      <w:spacing w:line="480" w:lineRule="auto"/>
      <w:jc w:val="both"/>
    </w:pPr>
  </w:style>
  <w:style w:type="paragraph" w:styleId="BodyText2">
    <w:name w:val="Body Text 2"/>
    <w:basedOn w:val="Normal"/>
    <w:semiHidden/>
    <w:pPr>
      <w:jc w:val="center"/>
    </w:pPr>
  </w:style>
  <w:style w:type="paragraph" w:styleId="BodyText3">
    <w:name w:val="Body Text 3"/>
    <w:basedOn w:val="Normal"/>
    <w:semiHidden/>
    <w:rPr>
      <w:rFonts w:ascii="Helvetica" w:hAnsi="Helvetica"/>
      <w:color w:val="FFFFFF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  <w:bCs/>
      <w:sz w:val="20"/>
      <w:szCs w:val="20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61A41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961A41"/>
    <w:rPr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61A41"/>
    <w:rPr>
      <w:noProof/>
    </w:rPr>
  </w:style>
  <w:style w:type="character" w:customStyle="1" w:styleId="EndNoteBibliographyChar">
    <w:name w:val="EndNote Bibliography Char"/>
    <w:link w:val="EndNoteBibliography"/>
    <w:rsid w:val="00961A41"/>
    <w:rPr>
      <w:noProof/>
      <w:sz w:val="24"/>
      <w:szCs w:val="24"/>
      <w:lang w:eastAsia="en-US"/>
    </w:rPr>
  </w:style>
  <w:style w:type="table" w:styleId="TableGrid">
    <w:name w:val="Table Grid"/>
    <w:basedOn w:val="TableNormal"/>
    <w:uiPriority w:val="59"/>
    <w:rsid w:val="00FC186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link w:val="Header"/>
    <w:rsid w:val="00D95E2A"/>
    <w:rPr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B3788F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77B5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977B56"/>
    <w:rPr>
      <w:sz w:val="24"/>
      <w:szCs w:val="24"/>
      <w:lang w:eastAsia="en-US"/>
    </w:rPr>
  </w:style>
  <w:style w:type="paragraph" w:styleId="NormalWeb">
    <w:name w:val="Normal (Web)"/>
    <w:basedOn w:val="Normal"/>
    <w:uiPriority w:val="99"/>
    <w:unhideWhenUsed/>
    <w:rsid w:val="00457078"/>
    <w:pPr>
      <w:spacing w:before="100" w:beforeAutospacing="1" w:after="115"/>
    </w:pPr>
    <w:rPr>
      <w:rFonts w:eastAsia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990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5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6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fontTable" Target="fontTable.xml"/><Relationship Id="rId8" Type="http://schemas.openxmlformats.org/officeDocument/2006/relationships/image" Target="media/image1.emf"/><Relationship Id="rId51" Type="http://schemas.openxmlformats.org/officeDocument/2006/relationships/image" Target="media/image44.png"/><Relationship Id="rId3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75</Words>
  <Characters>999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imits to Spatial Resolution of the LL Method</vt:lpstr>
    </vt:vector>
  </TitlesOfParts>
  <Company>UC Davis</Company>
  <LinksUpToDate>false</LinksUpToDate>
  <CharactersWithSpaces>11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imits to Spatial Resolution of the LL Method</dc:title>
  <dc:creator>woods207.ebire.org</dc:creator>
  <cp:lastModifiedBy>TJH</cp:lastModifiedBy>
  <cp:revision>2</cp:revision>
  <cp:lastPrinted>2005-12-21T21:14:00Z</cp:lastPrinted>
  <dcterms:created xsi:type="dcterms:W3CDTF">2018-02-13T23:47:00Z</dcterms:created>
  <dcterms:modified xsi:type="dcterms:W3CDTF">2018-02-13T23:47:00Z</dcterms:modified>
</cp:coreProperties>
</file>